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8D0A6A0" w14:textId="4F188717" w:rsidR="00E81FFF" w:rsidRDefault="00E81FFF" w:rsidP="003B0954">
      <w:pPr>
        <w:rPr>
          <w:rFonts w:ascii="Calibri" w:hAnsi="Calibri" w:cs="Calibri"/>
          <w:b/>
          <w:bCs/>
          <w:sz w:val="24"/>
          <w:szCs w:val="24"/>
        </w:rPr>
      </w:pPr>
      <w:r w:rsidRPr="0026260F">
        <w:rPr>
          <w:rFonts w:ascii="Calibri" w:hAnsi="Calibri" w:cs="Calibri"/>
          <w:b/>
          <w:bCs/>
          <w:sz w:val="24"/>
          <w:szCs w:val="24"/>
        </w:rPr>
        <w:t>Table</w:t>
      </w:r>
      <w:r w:rsidR="00725E9F" w:rsidRPr="0026260F">
        <w:rPr>
          <w:rFonts w:ascii="Calibri" w:hAnsi="Calibri" w:cs="Calibri" w:hint="eastAsia"/>
          <w:b/>
          <w:bCs/>
          <w:sz w:val="24"/>
          <w:szCs w:val="24"/>
        </w:rPr>
        <w:t xml:space="preserve"> </w:t>
      </w:r>
      <w:r w:rsidR="0026260F" w:rsidRPr="0026260F">
        <w:rPr>
          <w:rFonts w:ascii="Calibri" w:hAnsi="Calibri" w:cs="Calibri"/>
          <w:b/>
          <w:bCs/>
          <w:sz w:val="24"/>
          <w:szCs w:val="24"/>
        </w:rPr>
        <w:t>S</w:t>
      </w:r>
      <w:r w:rsidRPr="0026260F">
        <w:rPr>
          <w:rFonts w:ascii="Calibri" w:hAnsi="Calibri" w:cs="Calibri"/>
          <w:b/>
          <w:bCs/>
          <w:sz w:val="24"/>
          <w:szCs w:val="24"/>
        </w:rPr>
        <w:t xml:space="preserve">1. </w:t>
      </w:r>
      <w:r w:rsidR="0026260F" w:rsidRPr="0026260F">
        <w:rPr>
          <w:rFonts w:ascii="Calibri" w:hAnsi="Calibri" w:cs="Calibri"/>
          <w:b/>
          <w:bCs/>
          <w:sz w:val="24"/>
          <w:szCs w:val="24"/>
        </w:rPr>
        <w:t>RNA colocalization networks reconstructed by SCRIN from s</w:t>
      </w:r>
      <w:r w:rsidRPr="0026260F">
        <w:rPr>
          <w:rFonts w:ascii="Calibri" w:hAnsi="Calibri" w:cs="Calibri"/>
          <w:b/>
          <w:bCs/>
          <w:sz w:val="24"/>
          <w:szCs w:val="24"/>
        </w:rPr>
        <w:t>patial transcriptome datasets.</w:t>
      </w:r>
    </w:p>
    <w:p w14:paraId="4B48DE6C" w14:textId="77777777" w:rsidR="0026260F" w:rsidRPr="0026260F" w:rsidRDefault="0026260F" w:rsidP="003B0954">
      <w:pPr>
        <w:rPr>
          <w:rFonts w:ascii="Calibri" w:hAnsi="Calibri" w:cs="Calibri"/>
          <w:b/>
          <w:bCs/>
          <w:sz w:val="24"/>
          <w:szCs w:val="24"/>
        </w:rPr>
      </w:pPr>
    </w:p>
    <w:tbl>
      <w:tblPr>
        <w:tblStyle w:val="7-3"/>
        <w:tblW w:w="5000" w:type="pct"/>
        <w:jc w:val="center"/>
        <w:tblLayout w:type="fixed"/>
        <w:tblLook w:val="0420" w:firstRow="1" w:lastRow="0" w:firstColumn="0" w:lastColumn="0" w:noHBand="0" w:noVBand="1"/>
      </w:tblPr>
      <w:tblGrid>
        <w:gridCol w:w="1549"/>
        <w:gridCol w:w="2261"/>
        <w:gridCol w:w="1712"/>
        <w:gridCol w:w="2495"/>
        <w:gridCol w:w="1838"/>
        <w:gridCol w:w="1444"/>
        <w:gridCol w:w="1838"/>
        <w:gridCol w:w="2101"/>
        <w:gridCol w:w="1348"/>
        <w:gridCol w:w="1842"/>
        <w:gridCol w:w="1842"/>
        <w:gridCol w:w="661"/>
      </w:tblGrid>
      <w:tr w:rsidR="005C7AEB" w:rsidRPr="005A419E" w14:paraId="4FC2D883" w14:textId="77777777" w:rsidTr="00D44D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  <w:jc w:val="center"/>
        </w:trPr>
        <w:tc>
          <w:tcPr>
            <w:tcW w:w="370" w:type="pct"/>
            <w:tcBorders>
              <w:top w:val="single" w:sz="8" w:space="0" w:color="000000"/>
              <w:bottom w:val="single" w:sz="8" w:space="0" w:color="000000" w:themeColor="text1"/>
            </w:tcBorders>
            <w:noWrap/>
            <w:vAlign w:val="center"/>
            <w:hideMark/>
          </w:tcPr>
          <w:p w14:paraId="0E2C98BA" w14:textId="752AAC54" w:rsidR="005C7AEB" w:rsidRPr="005A419E" w:rsidRDefault="005C7AEB" w:rsidP="002E22B5">
            <w:pPr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>
              <w:rPr>
                <w:rFonts w:ascii="Calibri" w:eastAsia="等线" w:hAnsi="Calibri" w:cs="Calibri" w:hint="eastAsia"/>
                <w:b/>
                <w:bCs/>
                <w:i w:val="0"/>
                <w:iCs w:val="0"/>
                <w:color w:val="000000"/>
                <w:sz w:val="24"/>
              </w:rPr>
              <w:t xml:space="preserve">ST </w:t>
            </w: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Method</w:t>
            </w:r>
          </w:p>
        </w:tc>
        <w:tc>
          <w:tcPr>
            <w:tcW w:w="540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5FEBE126" w14:textId="77777777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Tissue</w:t>
            </w:r>
          </w:p>
        </w:tc>
        <w:tc>
          <w:tcPr>
            <w:tcW w:w="409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772956E1" w14:textId="77777777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Species</w:t>
            </w:r>
          </w:p>
        </w:tc>
        <w:tc>
          <w:tcPr>
            <w:tcW w:w="596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3B1EAC8E" w14:textId="44E4F621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color w:val="000000"/>
                <w:sz w:val="24"/>
              </w:rPr>
            </w:pPr>
            <w:r>
              <w:rPr>
                <w:rFonts w:ascii="Calibri" w:eastAsia="等线" w:hAnsi="Calibri" w:cs="Calibri" w:hint="eastAsia"/>
                <w:b/>
                <w:bCs/>
                <w:i w:val="0"/>
                <w:iCs w:val="0"/>
                <w:color w:val="000000"/>
                <w:sz w:val="24"/>
              </w:rPr>
              <w:t>Data subset</w:t>
            </w:r>
          </w:p>
        </w:tc>
        <w:tc>
          <w:tcPr>
            <w:tcW w:w="439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243DFEA7" w14:textId="13944B6F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Genes</w:t>
            </w:r>
          </w:p>
        </w:tc>
        <w:tc>
          <w:tcPr>
            <w:tcW w:w="345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6A6CC6E2" w14:textId="49E2FBDD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color w:val="000000"/>
                <w:sz w:val="24"/>
              </w:rPr>
            </w:pPr>
            <w:r>
              <w:rPr>
                <w:rFonts w:ascii="Calibri" w:eastAsia="等线" w:hAnsi="Calibri" w:cs="Calibri" w:hint="eastAsia"/>
                <w:b/>
                <w:bCs/>
                <w:i w:val="0"/>
                <w:iCs w:val="0"/>
                <w:color w:val="000000"/>
                <w:sz w:val="24"/>
              </w:rPr>
              <w:t>Cell</w:t>
            </w: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s</w:t>
            </w:r>
          </w:p>
        </w:tc>
        <w:tc>
          <w:tcPr>
            <w:tcW w:w="439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0461A8F0" w14:textId="1A1BB2CB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color w:val="000000"/>
                <w:sz w:val="24"/>
              </w:rPr>
            </w:pPr>
            <w:r w:rsidRPr="007C69B8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Transcript</w:t>
            </w: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s</w:t>
            </w:r>
          </w:p>
        </w:tc>
        <w:tc>
          <w:tcPr>
            <w:tcW w:w="502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525B1247" w14:textId="38639D61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color w:val="000000"/>
                <w:sz w:val="24"/>
              </w:rPr>
            </w:pPr>
            <w:r w:rsidRPr="00A017DD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Detection method</w:t>
            </w:r>
          </w:p>
        </w:tc>
        <w:tc>
          <w:tcPr>
            <w:tcW w:w="322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233DD04B" w14:textId="4462ED5C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color w:val="000000"/>
                <w:sz w:val="24"/>
              </w:rPr>
            </w:pPr>
            <w:r w:rsidRPr="00A017DD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R (µm)*</w:t>
            </w:r>
          </w:p>
        </w:tc>
        <w:tc>
          <w:tcPr>
            <w:tcW w:w="440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678FB0E7" w14:textId="2CFA4BDC" w:rsidR="005C7AEB" w:rsidRPr="001555A5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1555A5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Pairs</w:t>
            </w:r>
            <w:r w:rsidRPr="00A2756A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‡</w:t>
            </w:r>
          </w:p>
        </w:tc>
        <w:tc>
          <w:tcPr>
            <w:tcW w:w="440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161610A2" w14:textId="301EBC1C" w:rsidR="005C7AEB" w:rsidRPr="005C7AEB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>
              <w:rPr>
                <w:rFonts w:ascii="Calibri" w:eastAsia="等线" w:hAnsi="Calibri" w:cs="Calibri" w:hint="eastAsia"/>
                <w:b/>
                <w:bCs/>
                <w:i w:val="0"/>
                <w:iCs w:val="0"/>
                <w:color w:val="000000"/>
                <w:sz w:val="24"/>
              </w:rPr>
              <w:t>Suppl. File</w:t>
            </w:r>
          </w:p>
        </w:tc>
        <w:tc>
          <w:tcPr>
            <w:tcW w:w="158" w:type="pct"/>
            <w:tcBorders>
              <w:top w:val="single" w:sz="8" w:space="0" w:color="000000"/>
              <w:bottom w:val="single" w:sz="8" w:space="0" w:color="000000" w:themeColor="text1"/>
            </w:tcBorders>
          </w:tcPr>
          <w:p w14:paraId="795F1558" w14:textId="50E25650" w:rsidR="005C7AEB" w:rsidRPr="005A419E" w:rsidRDefault="005C7AEB" w:rsidP="002E22B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Ref</w:t>
            </w:r>
          </w:p>
        </w:tc>
      </w:tr>
      <w:tr w:rsidR="005C7AEB" w:rsidRPr="005A419E" w14:paraId="5BC16C10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 w:val="restart"/>
            <w:tcBorders>
              <w:top w:val="single" w:sz="8" w:space="0" w:color="000000" w:themeColor="text1"/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00F90A10" w14:textId="77777777" w:rsidR="005C7AEB" w:rsidRPr="00C21374" w:rsidRDefault="005C7AEB" w:rsidP="0078151C">
            <w:pPr>
              <w:jc w:val="right"/>
              <w:rPr>
                <w:rFonts w:ascii="Calibri" w:eastAsia="等线" w:hAnsi="Calibri" w:cs="Calibri"/>
                <w:b/>
                <w:bCs/>
                <w:color w:val="000000"/>
              </w:rPr>
            </w:pPr>
            <w:r w:rsidRPr="00C21374">
              <w:rPr>
                <w:rFonts w:ascii="Calibri" w:eastAsia="等线" w:hAnsi="Calibri" w:cs="Calibri"/>
                <w:b/>
                <w:bCs/>
                <w:color w:val="000000"/>
              </w:rPr>
              <w:t>MERFISH</w:t>
            </w:r>
          </w:p>
        </w:tc>
        <w:tc>
          <w:tcPr>
            <w:tcW w:w="540" w:type="pct"/>
            <w:vMerge w:val="restart"/>
            <w:tcBorders>
              <w:top w:val="single" w:sz="8" w:space="0" w:color="000000" w:themeColor="text1"/>
              <w:left w:val="single" w:sz="8" w:space="0" w:color="000000" w:themeColor="text1"/>
            </w:tcBorders>
            <w:shd w:val="clear" w:color="auto" w:fill="auto"/>
            <w:vAlign w:val="center"/>
          </w:tcPr>
          <w:p w14:paraId="6D03AD93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5A419E">
              <w:rPr>
                <w:rFonts w:ascii="Calibri" w:eastAsia="等线" w:hAnsi="Calibri" w:cs="Calibri"/>
                <w:color w:val="auto"/>
              </w:rPr>
              <w:t>Primary motor cortex</w:t>
            </w:r>
          </w:p>
        </w:tc>
        <w:tc>
          <w:tcPr>
            <w:tcW w:w="409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126CF39" w14:textId="77777777" w:rsidR="005C7AEB" w:rsidRPr="005A419E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5A419E">
              <w:rPr>
                <w:rFonts w:ascii="Calibri" w:eastAsia="等线" w:hAnsi="Calibri" w:cs="Calibri"/>
                <w:color w:val="auto"/>
              </w:rPr>
              <w:t>Mus musculus</w:t>
            </w:r>
          </w:p>
        </w:tc>
        <w:tc>
          <w:tcPr>
            <w:tcW w:w="596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1F74F509" w14:textId="0C789911" w:rsidR="005C7AEB" w:rsidRPr="005C6749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5C6749">
              <w:rPr>
                <w:rFonts w:ascii="Calibri" w:hAnsi="Calibri" w:cs="Calibri"/>
                <w:color w:val="auto"/>
              </w:rPr>
              <w:t>Slice31</w:t>
            </w:r>
          </w:p>
        </w:tc>
        <w:tc>
          <w:tcPr>
            <w:tcW w:w="439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5DBFEAE4" w14:textId="387C9BE2" w:rsidR="005C7AEB" w:rsidRPr="005A419E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5A419E">
              <w:rPr>
                <w:rFonts w:ascii="Calibri" w:hAnsi="Calibri" w:cs="Calibri"/>
                <w:color w:val="auto"/>
              </w:rPr>
              <w:t>258</w:t>
            </w:r>
          </w:p>
        </w:tc>
        <w:tc>
          <w:tcPr>
            <w:tcW w:w="345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014F7542" w14:textId="71086C34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954</w:t>
            </w:r>
          </w:p>
        </w:tc>
        <w:tc>
          <w:tcPr>
            <w:tcW w:w="439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3AE61E02" w14:textId="30901E65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91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012</w:t>
            </w:r>
          </w:p>
        </w:tc>
        <w:tc>
          <w:tcPr>
            <w:tcW w:w="502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18FEE273" w14:textId="4D238EF8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hAnsi="Calibri" w:cs="Calibri"/>
                <w:color w:val="auto"/>
              </w:rPr>
              <w:t>Radius</w:t>
            </w:r>
          </w:p>
        </w:tc>
        <w:tc>
          <w:tcPr>
            <w:tcW w:w="322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68A65105" w14:textId="7B981444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hAnsi="Calibri" w:cs="Calibri"/>
                <w:color w:val="auto"/>
              </w:rPr>
              <w:t>0.5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5EEEDD06" w14:textId="3D3EBB12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103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9545C41" w14:textId="277F0B5E" w:rsidR="005C7AEB" w:rsidRPr="006E2367" w:rsidRDefault="004E29CA" w:rsidP="004E29CA">
            <w:pPr>
              <w:wordWrap w:val="0"/>
              <w:jc w:val="right"/>
              <w:rPr>
                <w:rFonts w:ascii="Calibri" w:hAnsi="Calibri" w:cs="Calibri"/>
                <w:color w:val="auto"/>
              </w:rPr>
            </w:pPr>
            <w:r w:rsidRPr="006E2367">
              <w:rPr>
                <w:rFonts w:ascii="Calibri" w:hAnsi="Calibri" w:cs="Calibri" w:hint="eastAsia"/>
                <w:color w:val="auto"/>
              </w:rPr>
              <w:t>NWK 1</w:t>
            </w:r>
          </w:p>
        </w:tc>
        <w:tc>
          <w:tcPr>
            <w:tcW w:w="158" w:type="pct"/>
            <w:vMerge w:val="restart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26A324A4" w14:textId="5757408E" w:rsidR="005C7AEB" w:rsidRPr="00E33A1E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E33A1E">
              <w:rPr>
                <w:rFonts w:ascii="Calibri" w:hAnsi="Calibri" w:cs="Calibri"/>
              </w:rPr>
              <w:fldChar w:fldCharType="begin"/>
            </w:r>
            <w:r w:rsidRPr="00E33A1E">
              <w:rPr>
                <w:rFonts w:ascii="Calibri" w:hAnsi="Calibri" w:cs="Calibri"/>
                <w:color w:val="auto"/>
              </w:rPr>
              <w:instrText xml:space="preserve"> ADDIN EN.CITE &lt;EndNote&gt;&lt;Cite&gt;&lt;Author&gt;Zhang&lt;/Author&gt;&lt;Year&gt;2021&lt;/Year&gt;&lt;RecNum&gt;25&lt;/RecNum&gt;&lt;DisplayText&gt;&lt;style face="superscript"&gt;1&lt;/style&gt;&lt;/DisplayText&gt;&lt;record&gt;&lt;rec-number&gt;25&lt;/rec-number&gt;&lt;foreign-keys&gt;&lt;key app="EN" db-id="pdtpzfs0m2fts2edtenvexrhp2rpzvs5fe92" timestamp="1713448843"&gt;25&lt;/key&gt;&lt;/foreign-keys&gt;&lt;ref-type name="Journal Article"&gt;17&lt;/ref-type&gt;&lt;contributors&gt;&lt;authors&gt;&lt;author&gt;Zhang, Meng&lt;/author&gt;&lt;author&gt;Eichhorn, Stephen W.&lt;/author&gt;&lt;author&gt;Zingg, Brian&lt;/author&gt;&lt;author&gt;Yao, Zizhen&lt;/author&gt;&lt;author&gt;Cotter, Kaelan&lt;/author&gt;&lt;author&gt;Zeng, Hongkui&lt;/author&gt;&lt;author&gt;Dong, Hongwei&lt;/author&gt;&lt;author&gt;Zhuang, Xiaowei&lt;/author&gt;&lt;/authors&gt;&lt;/contributors&gt;&lt;titles&gt;&lt;title&gt;Spatially resolved cell atlas of the mouse primary motor cortex by MERFISH&lt;/title&gt;&lt;secondary-title&gt;Nature&lt;/secondary-title&gt;&lt;/titles&gt;&lt;periodical&gt;&lt;full-title&gt;Nature&lt;/full-title&gt;&lt;/periodical&gt;&lt;pages&gt;137-143&lt;/pages&gt;&lt;volume&gt;598&lt;/volume&gt;&lt;number&gt;7879&lt;/number&gt;&lt;dates&gt;&lt;year&gt;2021&lt;/year&gt;&lt;pub-dates&gt;&lt;date&gt;2021/10/01&lt;/date&gt;&lt;/pub-dates&gt;&lt;/dates&gt;&lt;isbn&gt;1476-4687&lt;/isbn&gt;&lt;urls&gt;&lt;related-urls&gt;&lt;url&gt;https://doi.org/10.1038/s41586-021-03705-x&lt;/url&gt;&lt;/related-urls&gt;&lt;/urls&gt;&lt;electronic-resource-num&gt;10.1038/s41586-021-03705-x&lt;/electronic-resource-num&gt;&lt;/record&gt;&lt;/Cite&gt;&lt;/EndNote&gt;</w:instrText>
            </w:r>
            <w:r w:rsidRPr="00E33A1E">
              <w:rPr>
                <w:rFonts w:ascii="Calibri" w:hAnsi="Calibri" w:cs="Calibri"/>
              </w:rPr>
              <w:fldChar w:fldCharType="separate"/>
            </w:r>
            <w:r w:rsidRPr="00E33A1E">
              <w:rPr>
                <w:rFonts w:ascii="Calibri" w:hAnsi="Calibri" w:cs="Calibri"/>
                <w:noProof/>
                <w:color w:val="auto"/>
                <w:vertAlign w:val="superscript"/>
              </w:rPr>
              <w:t>1</w:t>
            </w:r>
            <w:r w:rsidRPr="00E33A1E">
              <w:rPr>
                <w:rFonts w:ascii="Calibri" w:hAnsi="Calibri" w:cs="Calibri"/>
              </w:rPr>
              <w:fldChar w:fldCharType="end"/>
            </w:r>
          </w:p>
        </w:tc>
      </w:tr>
      <w:tr w:rsidR="005C7AEB" w:rsidRPr="005A419E" w14:paraId="1E4BEEFB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0C4F4AB2" w14:textId="77777777" w:rsidR="005C7AEB" w:rsidRPr="00C21374" w:rsidRDefault="005C7AEB" w:rsidP="0078151C">
            <w:pPr>
              <w:jc w:val="right"/>
              <w:rPr>
                <w:rFonts w:ascii="Calibri" w:eastAsia="等线" w:hAnsi="Calibri" w:cs="Calibri"/>
                <w:b/>
                <w:bCs/>
                <w:color w:val="000000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vAlign w:val="center"/>
          </w:tcPr>
          <w:p w14:paraId="58F14835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409" w:type="pct"/>
            <w:vMerge/>
            <w:vAlign w:val="center"/>
          </w:tcPr>
          <w:p w14:paraId="3B6C0646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596" w:type="pct"/>
            <w:vAlign w:val="center"/>
          </w:tcPr>
          <w:p w14:paraId="2320DF44" w14:textId="0994EB6F" w:rsidR="005C7AEB" w:rsidRPr="005C6749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5C6749">
              <w:rPr>
                <w:rFonts w:ascii="Calibri" w:hAnsi="Calibri" w:cs="Calibri"/>
                <w:color w:val="auto"/>
              </w:rPr>
              <w:t>Sample1</w:t>
            </w:r>
          </w:p>
        </w:tc>
        <w:tc>
          <w:tcPr>
            <w:tcW w:w="439" w:type="pct"/>
            <w:vMerge/>
            <w:vAlign w:val="center"/>
          </w:tcPr>
          <w:p w14:paraId="3A399049" w14:textId="5146C5D8" w:rsidR="005C7AEB" w:rsidRPr="005A419E" w:rsidRDefault="005C7AEB" w:rsidP="0078151C">
            <w:pPr>
              <w:jc w:val="right"/>
              <w:rPr>
                <w:rFonts w:ascii="Calibri" w:hAnsi="Calibri" w:cs="Calibri"/>
              </w:rPr>
            </w:pPr>
          </w:p>
        </w:tc>
        <w:tc>
          <w:tcPr>
            <w:tcW w:w="345" w:type="pct"/>
            <w:vAlign w:val="center"/>
          </w:tcPr>
          <w:p w14:paraId="01929B8F" w14:textId="5B34991A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1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627</w:t>
            </w:r>
          </w:p>
        </w:tc>
        <w:tc>
          <w:tcPr>
            <w:tcW w:w="439" w:type="pct"/>
            <w:vAlign w:val="center"/>
          </w:tcPr>
          <w:p w14:paraId="36218B5B" w14:textId="0496F1DE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88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769</w:t>
            </w:r>
          </w:p>
        </w:tc>
        <w:tc>
          <w:tcPr>
            <w:tcW w:w="502" w:type="pct"/>
            <w:vMerge/>
            <w:vAlign w:val="center"/>
          </w:tcPr>
          <w:p w14:paraId="02A1462B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2EA11743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4C067EF2" w14:textId="2A9B7D54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210</w:t>
            </w:r>
          </w:p>
        </w:tc>
        <w:tc>
          <w:tcPr>
            <w:tcW w:w="440" w:type="pct"/>
            <w:vAlign w:val="center"/>
          </w:tcPr>
          <w:p w14:paraId="4430A73A" w14:textId="5C8976D8" w:rsidR="005C7AEB" w:rsidRPr="006E2367" w:rsidRDefault="004E29CA" w:rsidP="004E29CA">
            <w:pPr>
              <w:wordWrap w:val="0"/>
              <w:jc w:val="right"/>
              <w:rPr>
                <w:rFonts w:ascii="Calibri" w:hAnsi="Calibri" w:cs="Calibri"/>
                <w:color w:val="auto"/>
              </w:rPr>
            </w:pPr>
            <w:r w:rsidRPr="006E2367">
              <w:rPr>
                <w:rFonts w:ascii="Calibri" w:hAnsi="Calibri" w:cs="Calibri" w:hint="eastAsia"/>
                <w:color w:val="auto"/>
              </w:rPr>
              <w:t>NWK 2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4D6106BA" w14:textId="3635ACBD" w:rsidR="005C7AEB" w:rsidRPr="00E33A1E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</w:tr>
      <w:tr w:rsidR="005C7AEB" w:rsidRPr="005A419E" w14:paraId="4073B3FE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9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304E1994" w14:textId="77777777" w:rsidR="005C7AEB" w:rsidRPr="00C21374" w:rsidRDefault="005C7AEB" w:rsidP="0078151C">
            <w:pPr>
              <w:jc w:val="right"/>
              <w:rPr>
                <w:rFonts w:ascii="Calibri" w:eastAsia="等线" w:hAnsi="Calibri" w:cs="Calibri"/>
                <w:b/>
                <w:bCs/>
                <w:color w:val="000000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shd w:val="clear" w:color="auto" w:fill="auto"/>
            <w:vAlign w:val="center"/>
          </w:tcPr>
          <w:p w14:paraId="3F3809DF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409" w:type="pct"/>
            <w:vMerge/>
            <w:shd w:val="clear" w:color="auto" w:fill="auto"/>
            <w:vAlign w:val="center"/>
          </w:tcPr>
          <w:p w14:paraId="63DF984F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596" w:type="pct"/>
            <w:shd w:val="clear" w:color="auto" w:fill="auto"/>
            <w:vAlign w:val="center"/>
          </w:tcPr>
          <w:p w14:paraId="4E8DF04F" w14:textId="3118B507" w:rsidR="005C7AEB" w:rsidRPr="005C6749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5C6749">
              <w:rPr>
                <w:rFonts w:ascii="Calibri" w:hAnsi="Calibri" w:cs="Calibri"/>
                <w:color w:val="auto"/>
              </w:rPr>
              <w:t>Sample4 (cell sampled)</w:t>
            </w:r>
          </w:p>
        </w:tc>
        <w:tc>
          <w:tcPr>
            <w:tcW w:w="439" w:type="pct"/>
            <w:vMerge/>
            <w:shd w:val="clear" w:color="auto" w:fill="auto"/>
            <w:vAlign w:val="center"/>
          </w:tcPr>
          <w:p w14:paraId="13E308E9" w14:textId="098BAD8F" w:rsidR="005C7AEB" w:rsidRPr="005A419E" w:rsidRDefault="005C7AEB" w:rsidP="0078151C">
            <w:pPr>
              <w:jc w:val="right"/>
              <w:rPr>
                <w:rFonts w:ascii="Calibri" w:hAnsi="Calibri" w:cs="Calibri"/>
              </w:rPr>
            </w:pPr>
          </w:p>
        </w:tc>
        <w:tc>
          <w:tcPr>
            <w:tcW w:w="345" w:type="pct"/>
            <w:shd w:val="clear" w:color="auto" w:fill="auto"/>
            <w:vAlign w:val="center"/>
          </w:tcPr>
          <w:p w14:paraId="75712C2B" w14:textId="0BE2728F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1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000</w: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2B25ACEB" w14:textId="26CE50C2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57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374</w:t>
            </w:r>
          </w:p>
        </w:tc>
        <w:tc>
          <w:tcPr>
            <w:tcW w:w="502" w:type="pct"/>
            <w:vMerge/>
            <w:shd w:val="clear" w:color="auto" w:fill="auto"/>
            <w:vAlign w:val="center"/>
          </w:tcPr>
          <w:p w14:paraId="356A7924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322" w:type="pct"/>
            <w:vMerge/>
            <w:shd w:val="clear" w:color="auto" w:fill="auto"/>
            <w:vAlign w:val="center"/>
          </w:tcPr>
          <w:p w14:paraId="16389DFD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40" w:type="pct"/>
            <w:shd w:val="clear" w:color="auto" w:fill="auto"/>
            <w:vAlign w:val="center"/>
          </w:tcPr>
          <w:p w14:paraId="3A9C256A" w14:textId="2A23C68D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263</w:t>
            </w:r>
          </w:p>
        </w:tc>
        <w:tc>
          <w:tcPr>
            <w:tcW w:w="440" w:type="pct"/>
            <w:shd w:val="clear" w:color="auto" w:fill="auto"/>
            <w:vAlign w:val="center"/>
          </w:tcPr>
          <w:p w14:paraId="3F2B11ED" w14:textId="45DD0D62" w:rsidR="005C7AEB" w:rsidRPr="006E2367" w:rsidRDefault="004E29CA" w:rsidP="004E29CA">
            <w:pPr>
              <w:wordWrap w:val="0"/>
              <w:jc w:val="right"/>
              <w:rPr>
                <w:rFonts w:ascii="Calibri" w:hAnsi="Calibri" w:cs="Calibri"/>
                <w:color w:val="auto"/>
              </w:rPr>
            </w:pPr>
            <w:r w:rsidRPr="006E2367">
              <w:rPr>
                <w:rFonts w:ascii="Calibri" w:hAnsi="Calibri" w:cs="Calibri" w:hint="eastAsia"/>
                <w:color w:val="auto"/>
              </w:rPr>
              <w:t>NWK 3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07D98FF1" w14:textId="583332A7" w:rsidR="005C7AEB" w:rsidRPr="00E33A1E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</w:tr>
      <w:tr w:rsidR="005C7AEB" w:rsidRPr="005A419E" w14:paraId="3868F09D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76AE0CED" w14:textId="77777777" w:rsidR="005C7AEB" w:rsidRPr="00C21374" w:rsidRDefault="005C7AEB" w:rsidP="0078151C">
            <w:pPr>
              <w:jc w:val="right"/>
              <w:rPr>
                <w:rFonts w:ascii="Calibri" w:eastAsia="等线" w:hAnsi="Calibri" w:cs="Calibri"/>
                <w:b/>
                <w:bCs/>
                <w:color w:val="000000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vAlign w:val="center"/>
          </w:tcPr>
          <w:p w14:paraId="0E32CC5F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409" w:type="pct"/>
            <w:vMerge/>
            <w:vAlign w:val="center"/>
          </w:tcPr>
          <w:p w14:paraId="4DD71E1F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596" w:type="pct"/>
            <w:vAlign w:val="center"/>
          </w:tcPr>
          <w:p w14:paraId="1F4E09E0" w14:textId="1BE58DC2" w:rsidR="005C7AEB" w:rsidRPr="005C6749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5C6749">
              <w:rPr>
                <w:rFonts w:ascii="Calibri" w:hAnsi="Calibri" w:cs="Calibri"/>
                <w:color w:val="auto"/>
              </w:rPr>
              <w:t>Sample5 (cell sampled)</w:t>
            </w:r>
          </w:p>
        </w:tc>
        <w:tc>
          <w:tcPr>
            <w:tcW w:w="439" w:type="pct"/>
            <w:vMerge/>
            <w:vAlign w:val="center"/>
          </w:tcPr>
          <w:p w14:paraId="50AB5B49" w14:textId="1130FC5C" w:rsidR="005C7AEB" w:rsidRPr="005A419E" w:rsidRDefault="005C7AEB" w:rsidP="0078151C">
            <w:pPr>
              <w:jc w:val="right"/>
              <w:rPr>
                <w:rFonts w:ascii="Calibri" w:hAnsi="Calibri" w:cs="Calibri"/>
              </w:rPr>
            </w:pPr>
          </w:p>
        </w:tc>
        <w:tc>
          <w:tcPr>
            <w:tcW w:w="345" w:type="pct"/>
            <w:vAlign w:val="center"/>
          </w:tcPr>
          <w:p w14:paraId="6065FEF6" w14:textId="09519F96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1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000</w:t>
            </w:r>
          </w:p>
        </w:tc>
        <w:tc>
          <w:tcPr>
            <w:tcW w:w="439" w:type="pct"/>
            <w:vAlign w:val="center"/>
          </w:tcPr>
          <w:p w14:paraId="374B5145" w14:textId="25D3E160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65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598</w:t>
            </w:r>
          </w:p>
        </w:tc>
        <w:tc>
          <w:tcPr>
            <w:tcW w:w="502" w:type="pct"/>
            <w:vMerge/>
            <w:vAlign w:val="center"/>
          </w:tcPr>
          <w:p w14:paraId="0FE7A01E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2A9D4841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25402166" w14:textId="3984CA31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316</w:t>
            </w:r>
          </w:p>
        </w:tc>
        <w:tc>
          <w:tcPr>
            <w:tcW w:w="440" w:type="pct"/>
            <w:vAlign w:val="center"/>
          </w:tcPr>
          <w:p w14:paraId="55257A5C" w14:textId="524FA9F8" w:rsidR="005C7AEB" w:rsidRPr="006E2367" w:rsidRDefault="004E29CA" w:rsidP="004E29CA">
            <w:pPr>
              <w:wordWrap w:val="0"/>
              <w:jc w:val="right"/>
              <w:rPr>
                <w:rFonts w:ascii="Calibri" w:hAnsi="Calibri" w:cs="Calibri"/>
                <w:color w:val="auto"/>
              </w:rPr>
            </w:pPr>
            <w:r w:rsidRPr="006E2367">
              <w:rPr>
                <w:rFonts w:ascii="Calibri" w:hAnsi="Calibri" w:cs="Calibri" w:hint="eastAsia"/>
                <w:color w:val="auto"/>
              </w:rPr>
              <w:t>NWK 4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58D9D90F" w14:textId="39E30437" w:rsidR="005C7AEB" w:rsidRPr="00E33A1E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</w:tr>
      <w:tr w:rsidR="005C7AEB" w:rsidRPr="005A419E" w14:paraId="48AD5BD6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11B537B6" w14:textId="77777777" w:rsidR="005C7AEB" w:rsidRPr="00C21374" w:rsidRDefault="005C7AEB" w:rsidP="0078151C">
            <w:pPr>
              <w:jc w:val="right"/>
              <w:rPr>
                <w:rFonts w:ascii="Calibri" w:eastAsia="等线" w:hAnsi="Calibri" w:cs="Calibri"/>
                <w:b/>
                <w:bCs/>
                <w:color w:val="000000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7026F437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409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2173DD8A" w14:textId="77777777" w:rsidR="005C7AEB" w:rsidRPr="005A419E" w:rsidRDefault="005C7AEB" w:rsidP="0078151C">
            <w:pPr>
              <w:jc w:val="right"/>
              <w:rPr>
                <w:rFonts w:ascii="Calibri" w:eastAsia="等线" w:hAnsi="Calibri" w:cs="Calibri"/>
              </w:rPr>
            </w:pPr>
          </w:p>
        </w:tc>
        <w:tc>
          <w:tcPr>
            <w:tcW w:w="596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0A890C46" w14:textId="507C1881" w:rsidR="005C7AEB" w:rsidRPr="005C6749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5C6749">
              <w:rPr>
                <w:rFonts w:ascii="Calibri" w:hAnsi="Calibri" w:cs="Calibri"/>
                <w:color w:val="auto"/>
              </w:rPr>
              <w:t>Mouse1</w:t>
            </w:r>
          </w:p>
        </w:tc>
        <w:tc>
          <w:tcPr>
            <w:tcW w:w="439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7506BED6" w14:textId="32192ABB" w:rsidR="005C7AEB" w:rsidRPr="005A419E" w:rsidRDefault="005C7AEB" w:rsidP="0078151C">
            <w:pPr>
              <w:jc w:val="right"/>
              <w:rPr>
                <w:rFonts w:ascii="Calibri" w:hAnsi="Calibri" w:cs="Calibri"/>
              </w:rPr>
            </w:pPr>
          </w:p>
        </w:tc>
        <w:tc>
          <w:tcPr>
            <w:tcW w:w="345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206FE441" w14:textId="1B63E37C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15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307</w:t>
            </w:r>
          </w:p>
        </w:tc>
        <w:tc>
          <w:tcPr>
            <w:tcW w:w="439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566FDB9A" w14:textId="7AD8BC6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5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40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78151C">
              <w:rPr>
                <w:rFonts w:ascii="Calibri" w:eastAsia="等线" w:hAnsi="Calibri" w:cs="Calibri"/>
                <w:color w:val="auto"/>
              </w:rPr>
              <w:t>566</w:t>
            </w:r>
          </w:p>
        </w:tc>
        <w:tc>
          <w:tcPr>
            <w:tcW w:w="502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116110F9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322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4F2CC046" w14:textId="77777777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40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2684B2DA" w14:textId="364D91C4" w:rsidR="005C7AEB" w:rsidRPr="0078151C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  <w:r w:rsidRPr="0078151C">
              <w:rPr>
                <w:rFonts w:ascii="Calibri" w:eastAsia="等线" w:hAnsi="Calibri" w:cs="Calibri"/>
                <w:color w:val="auto"/>
              </w:rPr>
              <w:t>600</w:t>
            </w:r>
          </w:p>
        </w:tc>
        <w:tc>
          <w:tcPr>
            <w:tcW w:w="440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4A18EE3E" w14:textId="3DDCBAE3" w:rsidR="005C7AEB" w:rsidRPr="006E2367" w:rsidRDefault="004E29CA" w:rsidP="004E29CA">
            <w:pPr>
              <w:wordWrap w:val="0"/>
              <w:jc w:val="right"/>
              <w:rPr>
                <w:rFonts w:ascii="Calibri" w:hAnsi="Calibri" w:cs="Calibri"/>
                <w:color w:val="auto"/>
              </w:rPr>
            </w:pPr>
            <w:r w:rsidRPr="006E2367">
              <w:rPr>
                <w:rFonts w:ascii="Calibri" w:hAnsi="Calibri" w:cs="Calibri" w:hint="eastAsia"/>
                <w:color w:val="auto"/>
              </w:rPr>
              <w:t>NWK 5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1ED4116E" w14:textId="6AC60774" w:rsidR="005C7AEB" w:rsidRPr="00E33A1E" w:rsidRDefault="005C7AEB" w:rsidP="0078151C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</w:tr>
      <w:tr w:rsidR="005C7AEB" w:rsidRPr="00920F74" w14:paraId="71BFEFD7" w14:textId="77777777" w:rsidTr="00D44DD1">
        <w:trPr>
          <w:trHeight w:val="454"/>
          <w:jc w:val="center"/>
        </w:trPr>
        <w:tc>
          <w:tcPr>
            <w:tcW w:w="370" w:type="pct"/>
            <w:vMerge w:val="restart"/>
            <w:tcBorders>
              <w:left w:val="nil"/>
              <w:right w:val="single" w:sz="8" w:space="0" w:color="000000" w:themeColor="text1"/>
            </w:tcBorders>
            <w:noWrap/>
            <w:vAlign w:val="center"/>
            <w:hideMark/>
          </w:tcPr>
          <w:p w14:paraId="7336484D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  <w:r w:rsidRPr="00C21374">
              <w:rPr>
                <w:rFonts w:ascii="Calibri" w:eastAsia="等线" w:hAnsi="Calibri" w:cs="Calibri"/>
                <w:b/>
                <w:bCs/>
                <w:color w:val="auto"/>
              </w:rPr>
              <w:t>Stereo-seq</w:t>
            </w:r>
          </w:p>
        </w:tc>
        <w:tc>
          <w:tcPr>
            <w:tcW w:w="540" w:type="pct"/>
            <w:vMerge w:val="restart"/>
            <w:tcBorders>
              <w:top w:val="single" w:sz="8" w:space="0" w:color="000000" w:themeColor="text1"/>
              <w:left w:val="single" w:sz="8" w:space="0" w:color="000000" w:themeColor="text1"/>
            </w:tcBorders>
            <w:vAlign w:val="center"/>
          </w:tcPr>
          <w:p w14:paraId="048098B4" w14:textId="30F879BB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>
              <w:rPr>
                <w:rFonts w:ascii="Calibri" w:hAnsi="Calibri" w:cs="Calibri"/>
                <w:color w:val="auto"/>
              </w:rPr>
              <w:t>Brain</w:t>
            </w:r>
          </w:p>
        </w:tc>
        <w:tc>
          <w:tcPr>
            <w:tcW w:w="409" w:type="pct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546EE610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hAnsi="Calibri" w:cs="Calibri"/>
                <w:color w:val="auto"/>
              </w:rPr>
              <w:t>Mus musculus</w:t>
            </w:r>
          </w:p>
        </w:tc>
        <w:tc>
          <w:tcPr>
            <w:tcW w:w="596" w:type="pct"/>
            <w:tcBorders>
              <w:top w:val="single" w:sz="8" w:space="0" w:color="000000" w:themeColor="text1"/>
            </w:tcBorders>
            <w:vAlign w:val="center"/>
          </w:tcPr>
          <w:p w14:paraId="244E1872" w14:textId="003C840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9.5, E1S1 brain</w:t>
            </w:r>
          </w:p>
        </w:tc>
        <w:tc>
          <w:tcPr>
            <w:tcW w:w="439" w:type="pct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BE6C36D" w14:textId="18E1AA4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whole transcriptome</w:t>
            </w:r>
          </w:p>
        </w:tc>
        <w:tc>
          <w:tcPr>
            <w:tcW w:w="345" w:type="pct"/>
            <w:tcBorders>
              <w:top w:val="single" w:sz="8" w:space="0" w:color="000000" w:themeColor="text1"/>
            </w:tcBorders>
            <w:vAlign w:val="center"/>
          </w:tcPr>
          <w:p w14:paraId="46C42D16" w14:textId="4A9FAD5D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F768C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tcBorders>
              <w:top w:val="single" w:sz="8" w:space="0" w:color="000000" w:themeColor="text1"/>
            </w:tcBorders>
            <w:vAlign w:val="center"/>
          </w:tcPr>
          <w:p w14:paraId="6A7A65BC" w14:textId="3866CC7E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2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77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397</w:t>
            </w:r>
          </w:p>
        </w:tc>
        <w:tc>
          <w:tcPr>
            <w:tcW w:w="502" w:type="pct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4C494D0" w14:textId="2C7CA5B9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>
              <w:rPr>
                <w:rFonts w:ascii="Calibri" w:eastAsia="等线" w:hAnsi="Calibri" w:cs="Calibri"/>
                <w:color w:val="auto"/>
              </w:rPr>
              <w:t>G</w:t>
            </w:r>
            <w:r w:rsidRPr="00920F74">
              <w:rPr>
                <w:rFonts w:ascii="Calibri" w:eastAsia="等线" w:hAnsi="Calibri" w:cs="Calibri"/>
                <w:color w:val="auto"/>
              </w:rPr>
              <w:t>rid</w:t>
            </w:r>
          </w:p>
        </w:tc>
        <w:tc>
          <w:tcPr>
            <w:tcW w:w="322" w:type="pct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44A53BF7" w14:textId="0E3129D5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>
              <w:rPr>
                <w:rFonts w:ascii="Calibri" w:eastAsia="等线" w:hAnsi="Calibri" w:cs="Calibri"/>
                <w:color w:val="auto"/>
              </w:rPr>
              <w:t>~1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vAlign w:val="center"/>
          </w:tcPr>
          <w:p w14:paraId="6ECA6C57" w14:textId="2FC1A6E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777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vAlign w:val="center"/>
          </w:tcPr>
          <w:p w14:paraId="1002E42D" w14:textId="6EF741C2" w:rsidR="005C7AEB" w:rsidRPr="006E2367" w:rsidRDefault="003D0C4F" w:rsidP="003D0C4F">
            <w:pPr>
              <w:wordWrap w:val="0"/>
              <w:jc w:val="right"/>
              <w:rPr>
                <w:rFonts w:ascii="Calibri" w:eastAsia="等线" w:hAnsi="Calibri" w:cs="Calibri" w:hint="eastAsia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 xml:space="preserve">NWK </w:t>
            </w:r>
            <w:r w:rsidR="00D3203D">
              <w:rPr>
                <w:rFonts w:ascii="Calibri" w:eastAsia="等线" w:hAnsi="Calibri" w:cs="Calibri" w:hint="eastAsia"/>
                <w:color w:val="auto"/>
              </w:rPr>
              <w:t>29</w:t>
            </w:r>
          </w:p>
        </w:tc>
        <w:tc>
          <w:tcPr>
            <w:tcW w:w="158" w:type="pct"/>
            <w:vMerge w:val="restar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5EE4272E" w14:textId="1778CAA5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E33A1E">
              <w:rPr>
                <w:rFonts w:ascii="Calibri" w:eastAsia="等线" w:hAnsi="Calibri" w:cs="Calibri"/>
              </w:rPr>
              <w:fldChar w:fldCharType="begin">
                <w:fldData xml:space="preserve">PEVuZE5vdGU+PENpdGU+PEF1dGhvcj5DaGVuPC9BdXRob3I+PFllYXI+MjAyMjwvWWVhcj48UmVj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</w:fldData>
              </w:fldChar>
            </w:r>
            <w:r w:rsidRPr="00E33A1E">
              <w:rPr>
                <w:rFonts w:ascii="Calibri" w:eastAsia="等线" w:hAnsi="Calibri" w:cs="Calibri"/>
                <w:color w:val="auto"/>
              </w:rPr>
              <w:instrText xml:space="preserve"> ADDIN EN.CITE </w:instrText>
            </w:r>
            <w:r w:rsidRPr="00E33A1E">
              <w:rPr>
                <w:rFonts w:ascii="Calibri" w:eastAsia="等线" w:hAnsi="Calibri" w:cs="Calibri"/>
              </w:rPr>
              <w:fldChar w:fldCharType="begin">
                <w:fldData xml:space="preserve">PEVuZE5vdGU+PENpdGU+PEF1dGhvcj5DaGVuPC9BdXRob3I+PFllYXI+MjAyMjwvWWVhcj48UmVj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</w:fldData>
              </w:fldChar>
            </w:r>
            <w:r w:rsidRPr="00E33A1E">
              <w:rPr>
                <w:rFonts w:ascii="Calibri" w:eastAsia="等线" w:hAnsi="Calibri" w:cs="Calibri"/>
                <w:color w:val="auto"/>
              </w:rPr>
              <w:instrText xml:space="preserve"> ADDIN EN.CITE.DATA </w:instrText>
            </w:r>
            <w:r w:rsidRPr="00E33A1E">
              <w:rPr>
                <w:rFonts w:ascii="Calibri" w:eastAsia="等线" w:hAnsi="Calibri" w:cs="Calibri"/>
              </w:rPr>
            </w:r>
            <w:r w:rsidRPr="00E33A1E">
              <w:rPr>
                <w:rFonts w:ascii="Calibri" w:eastAsia="等线" w:hAnsi="Calibri" w:cs="Calibri"/>
              </w:rPr>
              <w:fldChar w:fldCharType="end"/>
            </w:r>
            <w:r w:rsidRPr="00E33A1E">
              <w:rPr>
                <w:rFonts w:ascii="Calibri" w:eastAsia="等线" w:hAnsi="Calibri" w:cs="Calibri"/>
              </w:rPr>
            </w:r>
            <w:r w:rsidRPr="00E33A1E">
              <w:rPr>
                <w:rFonts w:ascii="Calibri" w:eastAsia="等线" w:hAnsi="Calibri" w:cs="Calibri"/>
              </w:rPr>
              <w:fldChar w:fldCharType="separate"/>
            </w:r>
            <w:r w:rsidRPr="00E33A1E">
              <w:rPr>
                <w:rFonts w:ascii="Calibri" w:eastAsia="等线" w:hAnsi="Calibri" w:cs="Calibri"/>
                <w:noProof/>
                <w:color w:val="auto"/>
                <w:vertAlign w:val="superscript"/>
              </w:rPr>
              <w:t>2</w:t>
            </w:r>
            <w:r w:rsidRPr="00E33A1E">
              <w:rPr>
                <w:rFonts w:ascii="Calibri" w:eastAsia="等线" w:hAnsi="Calibri" w:cs="Calibri"/>
              </w:rPr>
              <w:fldChar w:fldCharType="end"/>
            </w:r>
          </w:p>
        </w:tc>
      </w:tr>
      <w:tr w:rsidR="005C7AEB" w:rsidRPr="00920F74" w14:paraId="580FC544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5E1603DE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shd w:val="clear" w:color="auto" w:fill="auto"/>
            <w:vAlign w:val="center"/>
          </w:tcPr>
          <w:p w14:paraId="0D9F453A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shd w:val="clear" w:color="auto" w:fill="auto"/>
            <w:vAlign w:val="center"/>
          </w:tcPr>
          <w:p w14:paraId="322F72ED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shd w:val="clear" w:color="auto" w:fill="auto"/>
            <w:vAlign w:val="center"/>
          </w:tcPr>
          <w:p w14:paraId="6158B20E" w14:textId="2CA0B71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0.5, E1S1 brain</w:t>
            </w:r>
          </w:p>
        </w:tc>
        <w:tc>
          <w:tcPr>
            <w:tcW w:w="439" w:type="pct"/>
            <w:vMerge/>
            <w:shd w:val="clear" w:color="auto" w:fill="auto"/>
            <w:vAlign w:val="center"/>
          </w:tcPr>
          <w:p w14:paraId="22B3B9A0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shd w:val="clear" w:color="auto" w:fill="auto"/>
            <w:vAlign w:val="center"/>
          </w:tcPr>
          <w:p w14:paraId="63E4F03C" w14:textId="01B33C03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F768C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60E12814" w14:textId="0AC2AA9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3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15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233</w:t>
            </w:r>
          </w:p>
        </w:tc>
        <w:tc>
          <w:tcPr>
            <w:tcW w:w="502" w:type="pct"/>
            <w:vMerge/>
            <w:shd w:val="clear" w:color="auto" w:fill="auto"/>
            <w:vAlign w:val="center"/>
          </w:tcPr>
          <w:p w14:paraId="38CB71E4" w14:textId="584CF0C5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shd w:val="clear" w:color="auto" w:fill="auto"/>
            <w:vAlign w:val="center"/>
          </w:tcPr>
          <w:p w14:paraId="6FDCFD82" w14:textId="795157A8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shd w:val="clear" w:color="auto" w:fill="auto"/>
            <w:vAlign w:val="center"/>
          </w:tcPr>
          <w:p w14:paraId="0BF66196" w14:textId="621AC30B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1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072</w:t>
            </w:r>
          </w:p>
        </w:tc>
        <w:tc>
          <w:tcPr>
            <w:tcW w:w="440" w:type="pct"/>
            <w:shd w:val="clear" w:color="auto" w:fill="auto"/>
            <w:vAlign w:val="center"/>
          </w:tcPr>
          <w:p w14:paraId="2AFCBB44" w14:textId="0631054E" w:rsidR="005C7AEB" w:rsidRPr="006E2367" w:rsidRDefault="004C1FE9" w:rsidP="004C1FE9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4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0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060A66A0" w14:textId="630AA8DB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31E029CA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1C83FA50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vAlign w:val="center"/>
          </w:tcPr>
          <w:p w14:paraId="0E2693ED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vAlign w:val="center"/>
          </w:tcPr>
          <w:p w14:paraId="79059BCC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vAlign w:val="center"/>
          </w:tcPr>
          <w:p w14:paraId="6736E3DB" w14:textId="2C9BAA18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1.5, E1S1 brain</w:t>
            </w:r>
          </w:p>
        </w:tc>
        <w:tc>
          <w:tcPr>
            <w:tcW w:w="439" w:type="pct"/>
            <w:vMerge/>
            <w:vAlign w:val="center"/>
          </w:tcPr>
          <w:p w14:paraId="3FD0476A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vAlign w:val="center"/>
          </w:tcPr>
          <w:p w14:paraId="345074D7" w14:textId="557F92A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F768C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vAlign w:val="center"/>
          </w:tcPr>
          <w:p w14:paraId="0D9F32F3" w14:textId="4702A5C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6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15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219</w:t>
            </w:r>
          </w:p>
        </w:tc>
        <w:tc>
          <w:tcPr>
            <w:tcW w:w="502" w:type="pct"/>
            <w:vMerge/>
            <w:vAlign w:val="center"/>
          </w:tcPr>
          <w:p w14:paraId="2F725BC3" w14:textId="2EA2925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51370641" w14:textId="3AE3084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46F7D137" w14:textId="37B96346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7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466</w:t>
            </w:r>
          </w:p>
        </w:tc>
        <w:tc>
          <w:tcPr>
            <w:tcW w:w="440" w:type="pct"/>
            <w:vAlign w:val="center"/>
          </w:tcPr>
          <w:p w14:paraId="4C8924B7" w14:textId="5BA84D0F" w:rsidR="005C7AEB" w:rsidRPr="006E2367" w:rsidRDefault="004C1FE9" w:rsidP="004C1FE9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5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3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2C221083" w14:textId="18A351E3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6AF36652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2678C5A5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shd w:val="clear" w:color="auto" w:fill="auto"/>
            <w:vAlign w:val="center"/>
          </w:tcPr>
          <w:p w14:paraId="02431952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shd w:val="clear" w:color="auto" w:fill="auto"/>
            <w:vAlign w:val="center"/>
          </w:tcPr>
          <w:p w14:paraId="632F121D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shd w:val="clear" w:color="auto" w:fill="auto"/>
            <w:vAlign w:val="center"/>
          </w:tcPr>
          <w:p w14:paraId="1FD6CCA3" w14:textId="6AD9354E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2.5, E1S1 brain</w:t>
            </w:r>
          </w:p>
        </w:tc>
        <w:tc>
          <w:tcPr>
            <w:tcW w:w="439" w:type="pct"/>
            <w:vMerge/>
            <w:shd w:val="clear" w:color="auto" w:fill="auto"/>
            <w:vAlign w:val="center"/>
          </w:tcPr>
          <w:p w14:paraId="0E755B7D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shd w:val="clear" w:color="auto" w:fill="auto"/>
            <w:vAlign w:val="center"/>
          </w:tcPr>
          <w:p w14:paraId="47438ED2" w14:textId="2E520E5E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F768C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05CAE1EA" w14:textId="1E4F9AE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9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25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667</w:t>
            </w:r>
          </w:p>
        </w:tc>
        <w:tc>
          <w:tcPr>
            <w:tcW w:w="502" w:type="pct"/>
            <w:vMerge/>
            <w:shd w:val="clear" w:color="auto" w:fill="auto"/>
            <w:vAlign w:val="center"/>
          </w:tcPr>
          <w:p w14:paraId="53497665" w14:textId="0EE944D1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shd w:val="clear" w:color="auto" w:fill="auto"/>
            <w:vAlign w:val="center"/>
          </w:tcPr>
          <w:p w14:paraId="444FD6DC" w14:textId="1D0BAB8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shd w:val="clear" w:color="auto" w:fill="auto"/>
            <w:vAlign w:val="center"/>
          </w:tcPr>
          <w:p w14:paraId="45F28B6A" w14:textId="5E224BF2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4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298</w:t>
            </w:r>
          </w:p>
        </w:tc>
        <w:tc>
          <w:tcPr>
            <w:tcW w:w="440" w:type="pct"/>
            <w:shd w:val="clear" w:color="auto" w:fill="auto"/>
            <w:vAlign w:val="center"/>
          </w:tcPr>
          <w:p w14:paraId="64E5E858" w14:textId="599AA34B" w:rsidR="005C7AEB" w:rsidRPr="006E2367" w:rsidRDefault="004C1FE9" w:rsidP="004C1FE9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7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2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04DB4504" w14:textId="2E754BB3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75DA387F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5CA536AA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vAlign w:val="center"/>
          </w:tcPr>
          <w:p w14:paraId="492F0A06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vAlign w:val="center"/>
          </w:tcPr>
          <w:p w14:paraId="2CA06218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vAlign w:val="center"/>
          </w:tcPr>
          <w:p w14:paraId="1FE00B5C" w14:textId="29DEE254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3.5, E1S1 brain</w:t>
            </w:r>
          </w:p>
        </w:tc>
        <w:tc>
          <w:tcPr>
            <w:tcW w:w="439" w:type="pct"/>
            <w:vMerge/>
            <w:vAlign w:val="center"/>
          </w:tcPr>
          <w:p w14:paraId="71209DB0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vAlign w:val="center"/>
          </w:tcPr>
          <w:p w14:paraId="0B4E5DE7" w14:textId="571B4586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F768C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vAlign w:val="center"/>
          </w:tcPr>
          <w:p w14:paraId="58752F39" w14:textId="0CDFC0E6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9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15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571</w:t>
            </w:r>
          </w:p>
        </w:tc>
        <w:tc>
          <w:tcPr>
            <w:tcW w:w="502" w:type="pct"/>
            <w:vMerge/>
            <w:vAlign w:val="center"/>
          </w:tcPr>
          <w:p w14:paraId="22A1826A" w14:textId="32AFF5F6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2914D4C8" w14:textId="2E76989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1F33BFF2" w14:textId="6714EA8B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997</w:t>
            </w:r>
          </w:p>
        </w:tc>
        <w:tc>
          <w:tcPr>
            <w:tcW w:w="440" w:type="pct"/>
            <w:vAlign w:val="center"/>
          </w:tcPr>
          <w:p w14:paraId="0528A69A" w14:textId="29C75EF9" w:rsidR="005C7AEB" w:rsidRPr="006E2367" w:rsidRDefault="00A677F2" w:rsidP="00A677F2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9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4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1F575EBD" w14:textId="23E78D68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43310628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4240968A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shd w:val="clear" w:color="auto" w:fill="auto"/>
            <w:vAlign w:val="center"/>
          </w:tcPr>
          <w:p w14:paraId="42DBF51D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shd w:val="clear" w:color="auto" w:fill="auto"/>
            <w:vAlign w:val="center"/>
          </w:tcPr>
          <w:p w14:paraId="0B57303B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shd w:val="clear" w:color="auto" w:fill="auto"/>
            <w:vAlign w:val="center"/>
          </w:tcPr>
          <w:p w14:paraId="2AE200FB" w14:textId="669D870E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4.5, E1S1 brain</w:t>
            </w:r>
          </w:p>
        </w:tc>
        <w:tc>
          <w:tcPr>
            <w:tcW w:w="439" w:type="pct"/>
            <w:vMerge/>
            <w:shd w:val="clear" w:color="auto" w:fill="auto"/>
            <w:vAlign w:val="center"/>
          </w:tcPr>
          <w:p w14:paraId="3B4C63D7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shd w:val="clear" w:color="auto" w:fill="auto"/>
            <w:vAlign w:val="center"/>
          </w:tcPr>
          <w:p w14:paraId="7C9F13F5" w14:textId="57FFCCEC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F768C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7DCD8A92" w14:textId="0959541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14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06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246</w:t>
            </w:r>
          </w:p>
        </w:tc>
        <w:tc>
          <w:tcPr>
            <w:tcW w:w="502" w:type="pct"/>
            <w:vMerge/>
            <w:shd w:val="clear" w:color="auto" w:fill="auto"/>
            <w:vAlign w:val="center"/>
          </w:tcPr>
          <w:p w14:paraId="514A0AE2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shd w:val="clear" w:color="auto" w:fill="auto"/>
            <w:vAlign w:val="center"/>
          </w:tcPr>
          <w:p w14:paraId="20906615" w14:textId="299C3A2B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shd w:val="clear" w:color="auto" w:fill="auto"/>
            <w:vAlign w:val="center"/>
          </w:tcPr>
          <w:p w14:paraId="5EA8EF45" w14:textId="64C862BF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3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191</w:t>
            </w:r>
          </w:p>
        </w:tc>
        <w:tc>
          <w:tcPr>
            <w:tcW w:w="440" w:type="pct"/>
            <w:shd w:val="clear" w:color="auto" w:fill="auto"/>
            <w:vAlign w:val="center"/>
          </w:tcPr>
          <w:p w14:paraId="4AC73A8B" w14:textId="0D57127A" w:rsidR="005C7AEB" w:rsidRPr="006E2367" w:rsidRDefault="00A677F2" w:rsidP="00A677F2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11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4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11F01A63" w14:textId="49B5493B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2D4472BF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4AC5FD3B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vAlign w:val="center"/>
          </w:tcPr>
          <w:p w14:paraId="28908BF7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vAlign w:val="center"/>
          </w:tcPr>
          <w:p w14:paraId="4C5639CD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vAlign w:val="center"/>
          </w:tcPr>
          <w:p w14:paraId="22F45AB8" w14:textId="44531C6C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5.5, E1S1 brain</w:t>
            </w:r>
          </w:p>
        </w:tc>
        <w:tc>
          <w:tcPr>
            <w:tcW w:w="439" w:type="pct"/>
            <w:vMerge/>
            <w:vAlign w:val="center"/>
          </w:tcPr>
          <w:p w14:paraId="1349183E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vAlign w:val="center"/>
          </w:tcPr>
          <w:p w14:paraId="7633BC5D" w14:textId="41FDA202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F768C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vAlign w:val="center"/>
          </w:tcPr>
          <w:p w14:paraId="39CE44AE" w14:textId="24066AD5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7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33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804</w:t>
            </w:r>
          </w:p>
        </w:tc>
        <w:tc>
          <w:tcPr>
            <w:tcW w:w="502" w:type="pct"/>
            <w:vMerge/>
            <w:vAlign w:val="center"/>
          </w:tcPr>
          <w:p w14:paraId="392D9BA8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25B94AB5" w14:textId="3076866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5073D0F4" w14:textId="07807BA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641</w:t>
            </w:r>
          </w:p>
        </w:tc>
        <w:tc>
          <w:tcPr>
            <w:tcW w:w="440" w:type="pct"/>
            <w:vAlign w:val="center"/>
          </w:tcPr>
          <w:p w14:paraId="495DBBE1" w14:textId="3E053867" w:rsidR="005C7AEB" w:rsidRPr="006E2367" w:rsidRDefault="00B24969" w:rsidP="00B24969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14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0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0623FA42" w14:textId="2E27D687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310DF7BD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35F2C8C7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shd w:val="clear" w:color="auto" w:fill="auto"/>
            <w:vAlign w:val="center"/>
          </w:tcPr>
          <w:p w14:paraId="3E0D4765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shd w:val="clear" w:color="auto" w:fill="auto"/>
            <w:vAlign w:val="center"/>
          </w:tcPr>
          <w:p w14:paraId="1E78C403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shd w:val="clear" w:color="auto" w:fill="auto"/>
            <w:vAlign w:val="center"/>
          </w:tcPr>
          <w:p w14:paraId="1A046429" w14:textId="43762A22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6.5, E1S1 brain</w:t>
            </w:r>
          </w:p>
        </w:tc>
        <w:tc>
          <w:tcPr>
            <w:tcW w:w="439" w:type="pct"/>
            <w:vMerge/>
            <w:shd w:val="clear" w:color="auto" w:fill="auto"/>
            <w:vAlign w:val="center"/>
          </w:tcPr>
          <w:p w14:paraId="35832DCB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shd w:val="clear" w:color="auto" w:fill="auto"/>
            <w:vAlign w:val="center"/>
          </w:tcPr>
          <w:p w14:paraId="0480A7BB" w14:textId="706C0A42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853DD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56AF6263" w14:textId="3772689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10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77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552</w:t>
            </w:r>
          </w:p>
        </w:tc>
        <w:tc>
          <w:tcPr>
            <w:tcW w:w="502" w:type="pct"/>
            <w:vMerge/>
            <w:shd w:val="clear" w:color="auto" w:fill="auto"/>
            <w:vAlign w:val="center"/>
          </w:tcPr>
          <w:p w14:paraId="215E454F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shd w:val="clear" w:color="auto" w:fill="auto"/>
            <w:vAlign w:val="center"/>
          </w:tcPr>
          <w:p w14:paraId="3895BD45" w14:textId="48308174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shd w:val="clear" w:color="auto" w:fill="auto"/>
            <w:vAlign w:val="center"/>
          </w:tcPr>
          <w:p w14:paraId="638AC42D" w14:textId="76811F70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4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168</w:t>
            </w:r>
          </w:p>
        </w:tc>
        <w:tc>
          <w:tcPr>
            <w:tcW w:w="440" w:type="pct"/>
            <w:shd w:val="clear" w:color="auto" w:fill="auto"/>
            <w:vAlign w:val="center"/>
          </w:tcPr>
          <w:p w14:paraId="502420EC" w14:textId="7B9E72E7" w:rsidR="005C7AEB" w:rsidRPr="006E2367" w:rsidRDefault="00B24969" w:rsidP="00B24969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16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5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5D94D075" w14:textId="0584BBC5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473041CE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7FE5E253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vAlign w:val="center"/>
          </w:tcPr>
          <w:p w14:paraId="31289419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vAlign w:val="center"/>
          </w:tcPr>
          <w:p w14:paraId="7CC645FD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vAlign w:val="center"/>
          </w:tcPr>
          <w:p w14:paraId="5D7802FA" w14:textId="273B3E75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E16.5, E1S3 brain</w:t>
            </w:r>
          </w:p>
        </w:tc>
        <w:tc>
          <w:tcPr>
            <w:tcW w:w="439" w:type="pct"/>
            <w:vMerge/>
            <w:vAlign w:val="center"/>
          </w:tcPr>
          <w:p w14:paraId="60172BA0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vAlign w:val="center"/>
          </w:tcPr>
          <w:p w14:paraId="73F18E29" w14:textId="74CED68D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6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447</w:t>
            </w:r>
          </w:p>
        </w:tc>
        <w:tc>
          <w:tcPr>
            <w:tcW w:w="439" w:type="pct"/>
            <w:vAlign w:val="center"/>
          </w:tcPr>
          <w:p w14:paraId="14E7B076" w14:textId="51F381A6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7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87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494</w:t>
            </w:r>
          </w:p>
        </w:tc>
        <w:tc>
          <w:tcPr>
            <w:tcW w:w="502" w:type="pct"/>
            <w:vMerge/>
            <w:vAlign w:val="center"/>
          </w:tcPr>
          <w:p w14:paraId="17695232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3E830BE6" w14:textId="1EAC47FB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446C5830" w14:textId="529FF4A9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1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368</w:t>
            </w:r>
          </w:p>
        </w:tc>
        <w:tc>
          <w:tcPr>
            <w:tcW w:w="440" w:type="pct"/>
            <w:vAlign w:val="center"/>
          </w:tcPr>
          <w:p w14:paraId="332580A0" w14:textId="258E518F" w:rsidR="005C7AEB" w:rsidRPr="006E2367" w:rsidRDefault="006E2367" w:rsidP="006E2367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18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6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0B7FF6EB" w14:textId="71E9D88D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920F74" w14:paraId="2F0E670F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35BD73C0" w14:textId="77777777" w:rsidR="005C7AEB" w:rsidRPr="00C21374" w:rsidRDefault="005C7AEB" w:rsidP="00C618C5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400E562E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409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010CFCDB" w14:textId="77777777" w:rsidR="005C7AEB" w:rsidRPr="00920F74" w:rsidRDefault="005C7AEB" w:rsidP="00C618C5">
            <w:pPr>
              <w:jc w:val="right"/>
              <w:rPr>
                <w:rFonts w:ascii="Calibri" w:hAnsi="Calibri" w:cs="Calibri"/>
                <w:color w:val="auto"/>
              </w:rPr>
            </w:pPr>
          </w:p>
        </w:tc>
        <w:tc>
          <w:tcPr>
            <w:tcW w:w="596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6A4CFE60" w14:textId="26D7DBC2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Adult brain</w:t>
            </w:r>
          </w:p>
        </w:tc>
        <w:tc>
          <w:tcPr>
            <w:tcW w:w="439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26C79826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52249EA1" w14:textId="4FD26413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5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731</w:t>
            </w:r>
          </w:p>
        </w:tc>
        <w:tc>
          <w:tcPr>
            <w:tcW w:w="439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61E66280" w14:textId="6D380A7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9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78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537</w:t>
            </w:r>
          </w:p>
        </w:tc>
        <w:tc>
          <w:tcPr>
            <w:tcW w:w="502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5E5DA46F" w14:textId="77777777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497A31A8" w14:textId="600DD4E9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6FCFD31E" w14:textId="5D79E3AA" w:rsidR="005C7AEB" w:rsidRPr="00920F74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20F74">
              <w:rPr>
                <w:rFonts w:ascii="Calibri" w:eastAsia="等线" w:hAnsi="Calibri" w:cs="Calibri"/>
                <w:color w:val="auto"/>
              </w:rPr>
              <w:t>11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920F74">
              <w:rPr>
                <w:rFonts w:ascii="Calibri" w:eastAsia="等线" w:hAnsi="Calibri" w:cs="Calibri"/>
                <w:color w:val="auto"/>
              </w:rPr>
              <w:t>931</w:t>
            </w:r>
          </w:p>
        </w:tc>
        <w:tc>
          <w:tcPr>
            <w:tcW w:w="440" w:type="pct"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0CEAF48D" w14:textId="0AB09B30" w:rsidR="005C7AEB" w:rsidRPr="006E2367" w:rsidRDefault="006E2367" w:rsidP="006E2367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18</w:t>
            </w:r>
            <w:r w:rsidR="00FD5273">
              <w:rPr>
                <w:rFonts w:ascii="Calibri" w:eastAsia="等线" w:hAnsi="Calibri" w:cs="Calibri" w:hint="eastAsia"/>
                <w:color w:val="auto"/>
              </w:rPr>
              <w:t>7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shd w:val="clear" w:color="auto" w:fill="auto"/>
            <w:vAlign w:val="center"/>
          </w:tcPr>
          <w:p w14:paraId="12E324FB" w14:textId="02F1AF9E" w:rsidR="005C7AEB" w:rsidRPr="00E33A1E" w:rsidRDefault="005C7AEB" w:rsidP="00C618C5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5A419E" w14:paraId="7BE47931" w14:textId="77777777" w:rsidTr="00D44DD1">
        <w:trPr>
          <w:trHeight w:val="454"/>
          <w:jc w:val="center"/>
        </w:trPr>
        <w:tc>
          <w:tcPr>
            <w:tcW w:w="370" w:type="pct"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6FAFAE11" w14:textId="14864FC4" w:rsidR="005C7AEB" w:rsidRPr="00C21374" w:rsidRDefault="005C7AEB" w:rsidP="007A06DB">
            <w:pPr>
              <w:jc w:val="right"/>
              <w:rPr>
                <w:rFonts w:ascii="Calibri" w:eastAsia="等线" w:hAnsi="Calibri" w:cs="Calibri"/>
                <w:b/>
                <w:bCs/>
              </w:rPr>
            </w:pPr>
            <w:r w:rsidRPr="00C21374">
              <w:rPr>
                <w:rFonts w:ascii="Calibri" w:eastAsia="等线" w:hAnsi="Calibri" w:cs="Calibri"/>
                <w:b/>
                <w:bCs/>
                <w:color w:val="auto"/>
              </w:rPr>
              <w:t>Stereo-seq</w:t>
            </w:r>
          </w:p>
        </w:tc>
        <w:tc>
          <w:tcPr>
            <w:tcW w:w="540" w:type="pct"/>
            <w:tcBorders>
              <w:top w:val="single" w:sz="8" w:space="0" w:color="000000" w:themeColor="text1"/>
              <w:left w:val="single" w:sz="8" w:space="0" w:color="000000" w:themeColor="text1"/>
            </w:tcBorders>
            <w:vAlign w:val="center"/>
          </w:tcPr>
          <w:p w14:paraId="41B5B2DE" w14:textId="38F53911" w:rsidR="005C7AEB" w:rsidRPr="00250321" w:rsidRDefault="005C7AEB" w:rsidP="007A06DB">
            <w:pPr>
              <w:jc w:val="right"/>
              <w:rPr>
                <w:rFonts w:ascii="Calibri" w:hAnsi="Calibri" w:cs="Calibri"/>
                <w:color w:val="auto"/>
              </w:rPr>
            </w:pPr>
            <w:r w:rsidRPr="00250321">
              <w:rPr>
                <w:rFonts w:ascii="Calibri" w:hAnsi="Calibri" w:cs="Calibri"/>
                <w:color w:val="auto"/>
              </w:rPr>
              <w:t>Embryonic tissues</w:t>
            </w:r>
          </w:p>
        </w:tc>
        <w:tc>
          <w:tcPr>
            <w:tcW w:w="409" w:type="pct"/>
            <w:tcBorders>
              <w:top w:val="single" w:sz="8" w:space="0" w:color="000000" w:themeColor="text1"/>
            </w:tcBorders>
            <w:vAlign w:val="center"/>
          </w:tcPr>
          <w:p w14:paraId="729BCFAE" w14:textId="65F31B0F" w:rsidR="005C7AEB" w:rsidRPr="00250321" w:rsidRDefault="005C7AEB" w:rsidP="007A06DB">
            <w:pPr>
              <w:jc w:val="right"/>
              <w:rPr>
                <w:rFonts w:ascii="Calibri" w:hAnsi="Calibri" w:cs="Calibri"/>
                <w:color w:val="auto"/>
              </w:rPr>
            </w:pPr>
            <w:r w:rsidRPr="00250321">
              <w:rPr>
                <w:rFonts w:ascii="Calibri" w:hAnsi="Calibri" w:cs="Calibri"/>
                <w:color w:val="auto"/>
              </w:rPr>
              <w:t>Mus musculus</w:t>
            </w:r>
          </w:p>
        </w:tc>
        <w:tc>
          <w:tcPr>
            <w:tcW w:w="596" w:type="pct"/>
            <w:tcBorders>
              <w:top w:val="single" w:sz="8" w:space="0" w:color="000000" w:themeColor="text1"/>
            </w:tcBorders>
            <w:vAlign w:val="center"/>
          </w:tcPr>
          <w:p w14:paraId="5E7B28AA" w14:textId="700FA5E8" w:rsidR="005C7AEB" w:rsidRPr="00250321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>
              <w:rPr>
                <w:rFonts w:ascii="Calibri" w:eastAsia="等线" w:hAnsi="Calibri" w:cs="Calibri" w:hint="eastAsia"/>
                <w:color w:val="auto"/>
              </w:rPr>
              <w:t>43</w:t>
            </w:r>
            <w:r w:rsidRPr="00250321">
              <w:rPr>
                <w:rFonts w:ascii="Calibri" w:eastAsia="等线" w:hAnsi="Calibri" w:cs="Calibri"/>
                <w:color w:val="auto"/>
              </w:rPr>
              <w:t xml:space="preserve"> tissue types</w:t>
            </w:r>
          </w:p>
        </w:tc>
        <w:tc>
          <w:tcPr>
            <w:tcW w:w="439" w:type="pct"/>
            <w:tcBorders>
              <w:top w:val="single" w:sz="8" w:space="0" w:color="000000" w:themeColor="text1"/>
            </w:tcBorders>
            <w:vAlign w:val="center"/>
          </w:tcPr>
          <w:p w14:paraId="35D3F5AC" w14:textId="5297460E" w:rsidR="005C7AEB" w:rsidRPr="00250321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50321">
              <w:rPr>
                <w:rFonts w:ascii="Calibri" w:eastAsia="等线" w:hAnsi="Calibri" w:cs="Calibri"/>
                <w:color w:val="auto"/>
              </w:rPr>
              <w:t>whole transcriptome</w:t>
            </w:r>
          </w:p>
        </w:tc>
        <w:tc>
          <w:tcPr>
            <w:tcW w:w="345" w:type="pct"/>
            <w:tcBorders>
              <w:top w:val="single" w:sz="8" w:space="0" w:color="000000" w:themeColor="text1"/>
            </w:tcBorders>
            <w:vAlign w:val="center"/>
          </w:tcPr>
          <w:p w14:paraId="1F84A140" w14:textId="3FE49FE7" w:rsidR="005C7AEB" w:rsidRPr="00250321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50321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tcBorders>
              <w:top w:val="single" w:sz="8" w:space="0" w:color="000000" w:themeColor="text1"/>
            </w:tcBorders>
            <w:vAlign w:val="center"/>
          </w:tcPr>
          <w:p w14:paraId="3E2ADEF4" w14:textId="40517C66" w:rsidR="005C7AEB" w:rsidRPr="00250321" w:rsidRDefault="005C7AEB" w:rsidP="005E4CC4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250321">
              <w:rPr>
                <w:rFonts w:ascii="Calibri" w:eastAsia="等线" w:hAnsi="Calibri" w:cs="Calibri"/>
                <w:color w:val="auto"/>
              </w:rPr>
              <w:t xml:space="preserve">Suppl. File </w:t>
            </w:r>
            <w:r>
              <w:rPr>
                <w:rFonts w:ascii="Calibri" w:eastAsia="等线" w:hAnsi="Calibri" w:cs="Calibri" w:hint="eastAsia"/>
                <w:color w:val="auto"/>
              </w:rPr>
              <w:t>NWK2</w:t>
            </w:r>
            <w:r w:rsidR="008107CA">
              <w:rPr>
                <w:rFonts w:ascii="Calibri" w:eastAsia="等线" w:hAnsi="Calibri" w:cs="Calibri" w:hint="eastAsia"/>
                <w:color w:val="auto"/>
              </w:rPr>
              <w:t>8</w:t>
            </w:r>
            <w:r>
              <w:rPr>
                <w:rFonts w:ascii="Calibri" w:eastAsia="等线" w:hAnsi="Calibri" w:cs="Calibri" w:hint="eastAsia"/>
                <w:color w:val="auto"/>
              </w:rPr>
              <w:t>-18</w:t>
            </w:r>
            <w:r w:rsidR="008107CA">
              <w:rPr>
                <w:rFonts w:ascii="Calibri" w:eastAsia="等线" w:hAnsi="Calibri" w:cs="Calibri" w:hint="eastAsia"/>
                <w:color w:val="auto"/>
              </w:rPr>
              <w:t>5</w:t>
            </w:r>
          </w:p>
        </w:tc>
        <w:tc>
          <w:tcPr>
            <w:tcW w:w="502" w:type="pct"/>
            <w:tcBorders>
              <w:top w:val="single" w:sz="8" w:space="0" w:color="000000" w:themeColor="text1"/>
            </w:tcBorders>
            <w:vAlign w:val="center"/>
          </w:tcPr>
          <w:p w14:paraId="0DB81428" w14:textId="7F0CD924" w:rsidR="005C7AEB" w:rsidRPr="00250321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50321">
              <w:rPr>
                <w:rFonts w:ascii="Calibri" w:eastAsia="等线" w:hAnsi="Calibri" w:cs="Calibri"/>
                <w:color w:val="auto"/>
              </w:rPr>
              <w:t>Grid</w:t>
            </w:r>
          </w:p>
        </w:tc>
        <w:tc>
          <w:tcPr>
            <w:tcW w:w="322" w:type="pct"/>
            <w:tcBorders>
              <w:top w:val="single" w:sz="8" w:space="0" w:color="000000" w:themeColor="text1"/>
            </w:tcBorders>
            <w:vAlign w:val="center"/>
          </w:tcPr>
          <w:p w14:paraId="69E9EA04" w14:textId="3559AAF9" w:rsidR="005C7AEB" w:rsidRPr="00250321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50321">
              <w:rPr>
                <w:rFonts w:ascii="Calibri" w:eastAsia="等线" w:hAnsi="Calibri" w:cs="Calibri"/>
                <w:color w:val="auto"/>
              </w:rPr>
              <w:t>~1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vAlign w:val="center"/>
          </w:tcPr>
          <w:p w14:paraId="4DC39117" w14:textId="63063492" w:rsidR="005C7AEB" w:rsidRPr="00250321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50321">
              <w:rPr>
                <w:rFonts w:ascii="Calibri" w:eastAsia="等线" w:hAnsi="Calibri" w:cs="Calibri"/>
                <w:color w:val="auto"/>
              </w:rPr>
              <w:t xml:space="preserve">Suppl. File </w:t>
            </w:r>
            <w:r>
              <w:rPr>
                <w:rFonts w:ascii="Calibri" w:eastAsia="等线" w:hAnsi="Calibri" w:cs="Calibri" w:hint="eastAsia"/>
                <w:color w:val="auto"/>
              </w:rPr>
              <w:t>NWK 2</w:t>
            </w:r>
            <w:r w:rsidR="008107CA">
              <w:rPr>
                <w:rFonts w:ascii="Calibri" w:eastAsia="等线" w:hAnsi="Calibri" w:cs="Calibri" w:hint="eastAsia"/>
                <w:color w:val="auto"/>
              </w:rPr>
              <w:t>8</w:t>
            </w:r>
            <w:r>
              <w:rPr>
                <w:rFonts w:ascii="Calibri" w:eastAsia="等线" w:hAnsi="Calibri" w:cs="Calibri" w:hint="eastAsia"/>
                <w:color w:val="auto"/>
              </w:rPr>
              <w:t>-18</w:t>
            </w:r>
            <w:r w:rsidR="008107CA">
              <w:rPr>
                <w:rFonts w:ascii="Calibri" w:eastAsia="等线" w:hAnsi="Calibri" w:cs="Calibri" w:hint="eastAsia"/>
                <w:color w:val="auto"/>
              </w:rPr>
              <w:t>5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vAlign w:val="center"/>
          </w:tcPr>
          <w:p w14:paraId="0C94A614" w14:textId="550DB554" w:rsidR="005C7AEB" w:rsidRPr="006E2367" w:rsidRDefault="007219D1" w:rsidP="009D2467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2</w:t>
            </w:r>
            <w:r w:rsidR="008107CA">
              <w:rPr>
                <w:rFonts w:ascii="Calibri" w:eastAsia="等线" w:hAnsi="Calibri" w:cs="Calibri" w:hint="eastAsia"/>
                <w:color w:val="auto"/>
              </w:rPr>
              <w:t>8</w:t>
            </w:r>
            <w:r w:rsidRPr="006E2367">
              <w:rPr>
                <w:rFonts w:ascii="Calibri" w:eastAsia="等线" w:hAnsi="Calibri" w:cs="Calibri" w:hint="eastAsia"/>
                <w:color w:val="auto"/>
              </w:rPr>
              <w:t>-18</w:t>
            </w:r>
            <w:r w:rsidR="008107CA">
              <w:rPr>
                <w:rFonts w:ascii="Calibri" w:eastAsia="等线" w:hAnsi="Calibri" w:cs="Calibri" w:hint="eastAsia"/>
                <w:color w:val="auto"/>
              </w:rPr>
              <w:t>5</w:t>
            </w:r>
          </w:p>
        </w:tc>
        <w:tc>
          <w:tcPr>
            <w:tcW w:w="158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62A1FFF0" w14:textId="480BED1F" w:rsidR="005C7AEB" w:rsidRPr="00250321" w:rsidRDefault="005C7AEB" w:rsidP="009D2467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>
              <w:rPr>
                <w:rFonts w:ascii="Calibri" w:eastAsia="等线" w:hAnsi="Calibri" w:cs="Calibri"/>
              </w:rPr>
              <w:fldChar w:fldCharType="begin">
                <w:fldData xml:space="preserve">PEVuZE5vdGU+PENpdGU+PEF1dGhvcj5DaGVuPC9BdXRob3I+PFllYXI+MjAyMjwvWWVhcj48UmVj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</w:fldData>
              </w:fldChar>
            </w:r>
            <w:r>
              <w:rPr>
                <w:rFonts w:ascii="Calibri" w:eastAsia="等线" w:hAnsi="Calibri" w:cs="Calibri"/>
                <w:color w:val="auto"/>
              </w:rPr>
              <w:instrText xml:space="preserve"> ADDIN EN.CITE </w:instrText>
            </w:r>
            <w:r>
              <w:rPr>
                <w:rFonts w:ascii="Calibri" w:eastAsia="等线" w:hAnsi="Calibri" w:cs="Calibri"/>
              </w:rPr>
              <w:fldChar w:fldCharType="begin">
                <w:fldData xml:space="preserve">PEVuZE5vdGU+PENpdGU+PEF1dGhvcj5DaGVuPC9BdXRob3I+PFllYXI+MjAyMjwvWWVhcj48UmVj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</w:fldData>
              </w:fldChar>
            </w:r>
            <w:r>
              <w:rPr>
                <w:rFonts w:ascii="Calibri" w:eastAsia="等线" w:hAnsi="Calibri" w:cs="Calibri"/>
                <w:color w:val="auto"/>
              </w:rPr>
              <w:instrText xml:space="preserve"> ADDIN EN.CITE.DATA </w:instrText>
            </w:r>
            <w:r>
              <w:rPr>
                <w:rFonts w:ascii="Calibri" w:eastAsia="等线" w:hAnsi="Calibri" w:cs="Calibri"/>
              </w:rPr>
            </w:r>
            <w:r>
              <w:rPr>
                <w:rFonts w:ascii="Calibri" w:eastAsia="等线" w:hAnsi="Calibri" w:cs="Calibri"/>
              </w:rPr>
              <w:fldChar w:fldCharType="end"/>
            </w:r>
            <w:r>
              <w:rPr>
                <w:rFonts w:ascii="Calibri" w:eastAsia="等线" w:hAnsi="Calibri" w:cs="Calibri"/>
              </w:rPr>
            </w:r>
            <w:r>
              <w:rPr>
                <w:rFonts w:ascii="Calibri" w:eastAsia="等线" w:hAnsi="Calibri" w:cs="Calibri"/>
              </w:rPr>
              <w:fldChar w:fldCharType="separate"/>
            </w:r>
            <w:r w:rsidRPr="00630BE9">
              <w:rPr>
                <w:rFonts w:ascii="Calibri" w:eastAsia="等线" w:hAnsi="Calibri" w:cs="Calibri"/>
                <w:noProof/>
                <w:color w:val="auto"/>
                <w:vertAlign w:val="superscript"/>
              </w:rPr>
              <w:t>2</w:t>
            </w:r>
            <w:r>
              <w:rPr>
                <w:rFonts w:ascii="Calibri" w:eastAsia="等线" w:hAnsi="Calibri" w:cs="Calibri"/>
              </w:rPr>
              <w:fldChar w:fldCharType="end"/>
            </w:r>
          </w:p>
        </w:tc>
      </w:tr>
      <w:tr w:rsidR="005C7AEB" w:rsidRPr="005A419E" w14:paraId="7D686FEA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 w:val="restart"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03565DEC" w14:textId="77A59EFA" w:rsidR="005C7AEB" w:rsidRPr="00C21374" w:rsidRDefault="005C7AEB" w:rsidP="007A06DB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  <w:r w:rsidRPr="00C21374">
              <w:rPr>
                <w:rFonts w:ascii="Calibri" w:eastAsia="等线" w:hAnsi="Calibri" w:cs="Calibri"/>
                <w:b/>
                <w:bCs/>
                <w:color w:val="auto"/>
              </w:rPr>
              <w:t>PIXEL-seq</w:t>
            </w:r>
          </w:p>
        </w:tc>
        <w:tc>
          <w:tcPr>
            <w:tcW w:w="540" w:type="pct"/>
            <w:vMerge w:val="restart"/>
            <w:tcBorders>
              <w:top w:val="single" w:sz="8" w:space="0" w:color="000000" w:themeColor="text1"/>
              <w:left w:val="single" w:sz="8" w:space="0" w:color="000000" w:themeColor="text1"/>
            </w:tcBorders>
            <w:shd w:val="clear" w:color="auto" w:fill="auto"/>
            <w:vAlign w:val="center"/>
          </w:tcPr>
          <w:p w14:paraId="235DDB09" w14:textId="5C0A3DFF" w:rsidR="005C7AEB" w:rsidRPr="004F3443" w:rsidRDefault="005C7AEB" w:rsidP="007A06DB">
            <w:pPr>
              <w:jc w:val="right"/>
              <w:rPr>
                <w:rFonts w:ascii="Calibri" w:hAnsi="Calibri" w:cs="Calibri"/>
                <w:color w:val="auto"/>
              </w:rPr>
            </w:pPr>
            <w:r w:rsidRPr="004F3443">
              <w:rPr>
                <w:rFonts w:ascii="Calibri" w:hAnsi="Calibri" w:cs="Calibri"/>
                <w:color w:val="auto"/>
              </w:rPr>
              <w:t>Parabrachial nucleus</w:t>
            </w:r>
          </w:p>
        </w:tc>
        <w:tc>
          <w:tcPr>
            <w:tcW w:w="409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62A8B9DD" w14:textId="03D63A17" w:rsidR="005C7AEB" w:rsidRPr="004F3443" w:rsidRDefault="005C7AEB" w:rsidP="007A06DB">
            <w:pPr>
              <w:jc w:val="right"/>
              <w:rPr>
                <w:rFonts w:ascii="Calibri" w:hAnsi="Calibri" w:cs="Calibri"/>
                <w:color w:val="auto"/>
              </w:rPr>
            </w:pPr>
            <w:r w:rsidRPr="004F3443">
              <w:rPr>
                <w:rFonts w:ascii="Calibri" w:hAnsi="Calibri" w:cs="Calibri"/>
                <w:color w:val="auto"/>
              </w:rPr>
              <w:t>Mus musculus</w:t>
            </w:r>
          </w:p>
        </w:tc>
        <w:tc>
          <w:tcPr>
            <w:tcW w:w="596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2A78720C" w14:textId="36DA6ED4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PainPBN, Sham, rep1</w:t>
            </w:r>
          </w:p>
        </w:tc>
        <w:tc>
          <w:tcPr>
            <w:tcW w:w="439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7DEF4C11" w14:textId="7C49E67B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whole transcriptome</w:t>
            </w:r>
          </w:p>
        </w:tc>
        <w:tc>
          <w:tcPr>
            <w:tcW w:w="345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6D25BC10" w14:textId="53E9263D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853DD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2FC041DE" w14:textId="2C349A9B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3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4F3443">
              <w:rPr>
                <w:rFonts w:ascii="Calibri" w:eastAsia="等线" w:hAnsi="Calibri" w:cs="Calibri"/>
                <w:color w:val="auto"/>
              </w:rPr>
              <w:t>47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4F3443">
              <w:rPr>
                <w:rFonts w:ascii="Calibri" w:eastAsia="等线" w:hAnsi="Calibri" w:cs="Calibri"/>
                <w:color w:val="auto"/>
              </w:rPr>
              <w:t>889</w:t>
            </w:r>
          </w:p>
        </w:tc>
        <w:tc>
          <w:tcPr>
            <w:tcW w:w="502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77B9D901" w14:textId="7DA0F685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Radius</w:t>
            </w:r>
          </w:p>
        </w:tc>
        <w:tc>
          <w:tcPr>
            <w:tcW w:w="322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DE79C47" w14:textId="0C5C479E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1.5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11681EF6" w14:textId="281FDCA8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1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4F3443">
              <w:rPr>
                <w:rFonts w:ascii="Calibri" w:eastAsia="等线" w:hAnsi="Calibri" w:cs="Calibri"/>
                <w:color w:val="auto"/>
              </w:rPr>
              <w:t>303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19DB024" w14:textId="6B343B6A" w:rsidR="005C7AEB" w:rsidRPr="006E2367" w:rsidRDefault="008E6009" w:rsidP="0064453D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</w:t>
            </w:r>
            <w:r w:rsidR="0064453D" w:rsidRPr="006E2367">
              <w:rPr>
                <w:rFonts w:ascii="Calibri" w:eastAsia="等线" w:hAnsi="Calibri" w:cs="Calibri" w:hint="eastAsia"/>
                <w:color w:val="auto"/>
              </w:rPr>
              <w:t xml:space="preserve"> 6</w:t>
            </w:r>
          </w:p>
        </w:tc>
        <w:tc>
          <w:tcPr>
            <w:tcW w:w="158" w:type="pct"/>
            <w:vMerge w:val="restart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604620E2" w14:textId="314BBCFB" w:rsidR="005C7AEB" w:rsidRPr="00E33A1E" w:rsidRDefault="005C7AEB" w:rsidP="009D2467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E33A1E">
              <w:rPr>
                <w:rFonts w:ascii="Calibri" w:eastAsia="等线" w:hAnsi="Calibri" w:cs="Calibri"/>
              </w:rPr>
              <w:fldChar w:fldCharType="begin"/>
            </w:r>
            <w:r w:rsidRPr="00E33A1E">
              <w:rPr>
                <w:rFonts w:ascii="Calibri" w:eastAsia="等线" w:hAnsi="Calibri" w:cs="Calibri"/>
                <w:color w:val="auto"/>
              </w:rPr>
              <w:instrText xml:space="preserve"> ADDIN EN.CITE &lt;EndNote&gt;&lt;Cite&gt;&lt;Author&gt;Fu&lt;/Author&gt;&lt;Year&gt;2022&lt;/Year&gt;&lt;RecNum&gt;34&lt;/RecNum&gt;&lt;DisplayText&gt;&lt;style face="superscript"&gt;3&lt;/style&gt;&lt;/DisplayText&gt;&lt;record&gt;&lt;rec-number&gt;34&lt;/rec-number&gt;&lt;foreign-keys&gt;&lt;key app="EN" db-id="pdtpzfs0m2fts2edtenvexrhp2rpzvs5fe92" timestamp="1713963662"&gt;34&lt;/key&gt;&lt;/foreign-keys&gt;&lt;ref-type name="Journal Article"&gt;17&lt;/ref-type&gt;&lt;contributors&gt;&lt;authors&gt;&lt;author&gt;Fu, Xiaonan&lt;/author&gt;&lt;author&gt;Sun, Li&lt;/author&gt;&lt;author&gt;Dong, Runze&lt;/author&gt;&lt;author&gt;Chen, Jane Y.&lt;/author&gt;&lt;author&gt;Silakit, Runglawan&lt;/author&gt;&lt;author&gt;Condon, Logan F.&lt;/author&gt;&lt;author&gt;Lin, Yiing&lt;/author&gt;&lt;author&gt;Lin, Shin&lt;/author&gt;&lt;author&gt;Palmiter, Richard D.&lt;/author&gt;&lt;author&gt;Gu, Liangcai&lt;/author&gt;&lt;/authors&gt;&lt;/contributors&gt;&lt;titles&gt;&lt;title&gt;Polony gels enable amplifiable DNA stamping and spatial transcriptomics of chronic pain&lt;/title&gt;&lt;secondary-title&gt;Cell&lt;/secondary-title&gt;&lt;/titles&gt;&lt;periodical&gt;&lt;full-title&gt;Cell&lt;/full-title&gt;&lt;/periodical&gt;&lt;pages&gt;4621-4633.e17&lt;/pages&gt;&lt;volume&gt;185&lt;/volume&gt;&lt;number&gt;24&lt;/number&gt;&lt;keywords&gt;&lt;keyword&gt;DNA array&lt;/keyword&gt;&lt;keyword&gt;DNA stamping&lt;/keyword&gt;&lt;keyword&gt;polony gel&lt;/keyword&gt;&lt;keyword&gt;Pixel-seq&lt;/keyword&gt;&lt;keyword&gt;spatial transcriptomics&lt;/keyword&gt;&lt;keyword&gt;parabrachial nucleus&lt;/keyword&gt;&lt;keyword&gt;chronic pain&lt;/keyword&gt;&lt;keyword&gt;microcontact printing&lt;/keyword&gt;&lt;keyword&gt;polony sequencing&lt;/keyword&gt;&lt;keyword&gt;olfactory bulb&lt;/keyword&gt;&lt;/keywords&gt;&lt;dates&gt;&lt;year&gt;2022&lt;/year&gt;&lt;pub-dates&gt;&lt;date&gt;2022/11/23/&lt;/date&gt;&lt;/pub-dates&gt;&lt;/dates&gt;&lt;isbn&gt;0092-8674&lt;/isbn&gt;&lt;urls&gt;&lt;related-urls&gt;&lt;url&gt;https://www.sciencedirect.com/science/article/pii/S0092867422013678&lt;/url&gt;&lt;/related-urls&gt;&lt;/urls&gt;&lt;electronic-resource-num&gt;https://doi.org/10.1016/j.cell.2022.10.021&lt;/electronic-resource-num&gt;&lt;/record&gt;&lt;/Cite&gt;&lt;/EndNote&gt;</w:instrText>
            </w:r>
            <w:r w:rsidRPr="00E33A1E">
              <w:rPr>
                <w:rFonts w:ascii="Calibri" w:eastAsia="等线" w:hAnsi="Calibri" w:cs="Calibri"/>
              </w:rPr>
              <w:fldChar w:fldCharType="separate"/>
            </w:r>
            <w:r w:rsidRPr="00E33A1E">
              <w:rPr>
                <w:rFonts w:ascii="Calibri" w:eastAsia="等线" w:hAnsi="Calibri" w:cs="Calibri"/>
                <w:noProof/>
                <w:color w:val="auto"/>
                <w:vertAlign w:val="superscript"/>
              </w:rPr>
              <w:t>3</w:t>
            </w:r>
            <w:r w:rsidRPr="00E33A1E">
              <w:rPr>
                <w:rFonts w:ascii="Calibri" w:eastAsia="等线" w:hAnsi="Calibri" w:cs="Calibri"/>
              </w:rPr>
              <w:fldChar w:fldCharType="end"/>
            </w:r>
          </w:p>
        </w:tc>
      </w:tr>
      <w:tr w:rsidR="005C7AEB" w:rsidRPr="005A419E" w14:paraId="7BD5D390" w14:textId="77777777" w:rsidTr="00D44DD1">
        <w:trPr>
          <w:trHeight w:val="582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6B610D07" w14:textId="35106415" w:rsidR="005C7AEB" w:rsidRPr="00C21374" w:rsidRDefault="005C7AEB" w:rsidP="007A06DB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vMerge/>
            <w:tcBorders>
              <w:left w:val="single" w:sz="8" w:space="0" w:color="000000" w:themeColor="text1"/>
            </w:tcBorders>
            <w:vAlign w:val="center"/>
          </w:tcPr>
          <w:p w14:paraId="053DC48D" w14:textId="196A34CF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09" w:type="pct"/>
            <w:vMerge/>
            <w:vAlign w:val="center"/>
          </w:tcPr>
          <w:p w14:paraId="2DAA0434" w14:textId="650E2437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596" w:type="pct"/>
            <w:vAlign w:val="center"/>
          </w:tcPr>
          <w:p w14:paraId="4A6728B0" w14:textId="74DA8C89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PainPBN, SNL, rep1</w:t>
            </w:r>
          </w:p>
        </w:tc>
        <w:tc>
          <w:tcPr>
            <w:tcW w:w="439" w:type="pct"/>
            <w:vMerge/>
            <w:vAlign w:val="center"/>
          </w:tcPr>
          <w:p w14:paraId="5CCDB6FA" w14:textId="303FBAB3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45" w:type="pct"/>
            <w:vAlign w:val="center"/>
          </w:tcPr>
          <w:p w14:paraId="1D7AAC12" w14:textId="094BE028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9853DD">
              <w:rPr>
                <w:rFonts w:ascii="Calibri" w:eastAsia="等线" w:hAnsi="Calibri" w:cs="Calibri"/>
                <w:color w:val="auto"/>
              </w:rPr>
              <w:t>N/A</w:t>
            </w:r>
          </w:p>
        </w:tc>
        <w:tc>
          <w:tcPr>
            <w:tcW w:w="439" w:type="pct"/>
            <w:vAlign w:val="center"/>
          </w:tcPr>
          <w:p w14:paraId="2F1F23A4" w14:textId="42475B6F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2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4F3443">
              <w:rPr>
                <w:rFonts w:ascii="Calibri" w:eastAsia="等线" w:hAnsi="Calibri" w:cs="Calibri"/>
                <w:color w:val="auto"/>
              </w:rPr>
              <w:t>14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4F3443">
              <w:rPr>
                <w:rFonts w:ascii="Calibri" w:eastAsia="等线" w:hAnsi="Calibri" w:cs="Calibri"/>
                <w:color w:val="auto"/>
              </w:rPr>
              <w:t>632</w:t>
            </w:r>
          </w:p>
        </w:tc>
        <w:tc>
          <w:tcPr>
            <w:tcW w:w="502" w:type="pct"/>
            <w:vMerge/>
            <w:vAlign w:val="center"/>
          </w:tcPr>
          <w:p w14:paraId="2F249A06" w14:textId="519F8D4D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5FA697D7" w14:textId="6CCC7592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4D14FB33" w14:textId="22148008" w:rsidR="005C7AEB" w:rsidRPr="004F3443" w:rsidRDefault="005C7AEB" w:rsidP="007A06DB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4F3443">
              <w:rPr>
                <w:rFonts w:ascii="Calibri" w:eastAsia="等线" w:hAnsi="Calibri" w:cs="Calibri"/>
                <w:color w:val="auto"/>
              </w:rPr>
              <w:t>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4F3443">
              <w:rPr>
                <w:rFonts w:ascii="Calibri" w:eastAsia="等线" w:hAnsi="Calibri" w:cs="Calibri"/>
                <w:color w:val="auto"/>
              </w:rPr>
              <w:t>392</w:t>
            </w:r>
          </w:p>
        </w:tc>
        <w:tc>
          <w:tcPr>
            <w:tcW w:w="440" w:type="pct"/>
            <w:vAlign w:val="center"/>
          </w:tcPr>
          <w:p w14:paraId="1903EF9D" w14:textId="7C6834FC" w:rsidR="005C7AEB" w:rsidRPr="006E2367" w:rsidRDefault="0064453D" w:rsidP="0064453D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7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5AF17301" w14:textId="2571C79F" w:rsidR="005C7AEB" w:rsidRPr="00E33A1E" w:rsidRDefault="005C7AEB" w:rsidP="009D2467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5A419E" w14:paraId="3D4582C1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 w:val="restart"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1781A9D1" w14:textId="51B60942" w:rsidR="005C7AEB" w:rsidRPr="00C21374" w:rsidRDefault="005C7AEB" w:rsidP="0021393C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  <w:r w:rsidRPr="00C21374">
              <w:rPr>
                <w:rFonts w:ascii="Calibri" w:eastAsia="等线" w:hAnsi="Calibri" w:cs="Calibri"/>
                <w:b/>
                <w:bCs/>
                <w:color w:val="auto"/>
              </w:rPr>
              <w:t>CosMX</w:t>
            </w:r>
          </w:p>
        </w:tc>
        <w:tc>
          <w:tcPr>
            <w:tcW w:w="540" w:type="pct"/>
            <w:tcBorders>
              <w:top w:val="single" w:sz="8" w:space="0" w:color="000000" w:themeColor="text1"/>
              <w:left w:val="single" w:sz="8" w:space="0" w:color="000000" w:themeColor="text1"/>
            </w:tcBorders>
            <w:shd w:val="clear" w:color="auto" w:fill="auto"/>
            <w:vAlign w:val="center"/>
          </w:tcPr>
          <w:p w14:paraId="645C8287" w14:textId="2F2D6FC5" w:rsidR="005C7AEB" w:rsidRPr="000821A7" w:rsidRDefault="005C7AEB" w:rsidP="0021393C">
            <w:pPr>
              <w:jc w:val="right"/>
              <w:rPr>
                <w:rFonts w:ascii="Calibri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Brain</w:t>
            </w:r>
          </w:p>
        </w:tc>
        <w:tc>
          <w:tcPr>
            <w:tcW w:w="409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C085972" w14:textId="6B8A68EE" w:rsidR="005C7AEB" w:rsidRPr="000821A7" w:rsidRDefault="005C7AEB" w:rsidP="0021393C">
            <w:pPr>
              <w:jc w:val="right"/>
              <w:rPr>
                <w:rFonts w:ascii="Calibri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Mus musculus</w:t>
            </w:r>
          </w:p>
        </w:tc>
        <w:tc>
          <w:tcPr>
            <w:tcW w:w="596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640DBE70" w14:textId="70CEC932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Overall data</w:t>
            </w:r>
          </w:p>
        </w:tc>
        <w:tc>
          <w:tcPr>
            <w:tcW w:w="439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775C5389" w14:textId="6B2BF568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000</w:t>
            </w:r>
          </w:p>
        </w:tc>
        <w:tc>
          <w:tcPr>
            <w:tcW w:w="345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5191316B" w14:textId="4F007574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4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549</w:t>
            </w:r>
          </w:p>
        </w:tc>
        <w:tc>
          <w:tcPr>
            <w:tcW w:w="439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7379B7F" w14:textId="212FBEAB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7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98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305</w:t>
            </w:r>
          </w:p>
        </w:tc>
        <w:tc>
          <w:tcPr>
            <w:tcW w:w="502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366EBAE" w14:textId="1EFF97BD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Radius</w:t>
            </w:r>
          </w:p>
        </w:tc>
        <w:tc>
          <w:tcPr>
            <w:tcW w:w="322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421D650C" w14:textId="3474039A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0.5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78892A0C" w14:textId="540F7730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905</w:t>
            </w:r>
          </w:p>
        </w:tc>
        <w:tc>
          <w:tcPr>
            <w:tcW w:w="440" w:type="pc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5A734625" w14:textId="7578B489" w:rsidR="005C7AEB" w:rsidRPr="006E2367" w:rsidRDefault="0064453D" w:rsidP="0064453D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 xml:space="preserve">NWK </w:t>
            </w:r>
            <w:r w:rsidR="004C7E39">
              <w:rPr>
                <w:rFonts w:ascii="Calibri" w:eastAsia="等线" w:hAnsi="Calibri" w:cs="Calibri" w:hint="eastAsia"/>
                <w:color w:val="auto"/>
              </w:rPr>
              <w:t>8</w:t>
            </w:r>
          </w:p>
        </w:tc>
        <w:tc>
          <w:tcPr>
            <w:tcW w:w="158" w:type="pct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14:paraId="2BFDA8E7" w14:textId="00A1CE48" w:rsidR="005C7AEB" w:rsidRPr="00E33A1E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E33A1E">
              <w:rPr>
                <w:rFonts w:ascii="Calibri" w:eastAsia="等线" w:hAnsi="Calibri" w:cs="Calibri"/>
              </w:rPr>
              <w:fldChar w:fldCharType="begin">
                <w:fldData xml:space="preserve">PEVuZE5vdGU+PENpdGU+PEF1dGhvcj5IZTwvQXV0aG9yPjxZZWFyPjIwMjI8L1llYXI+PFJlY051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</w:fldData>
              </w:fldChar>
            </w:r>
            <w:r w:rsidRPr="00E33A1E">
              <w:rPr>
                <w:rFonts w:ascii="Calibri" w:eastAsia="等线" w:hAnsi="Calibri" w:cs="Calibri"/>
                <w:color w:val="auto"/>
              </w:rPr>
              <w:instrText xml:space="preserve"> ADDIN EN.CITE </w:instrText>
            </w:r>
            <w:r w:rsidRPr="00E33A1E">
              <w:rPr>
                <w:rFonts w:ascii="Calibri" w:eastAsia="等线" w:hAnsi="Calibri" w:cs="Calibri"/>
              </w:rPr>
              <w:fldChar w:fldCharType="begin">
                <w:fldData xml:space="preserve">PEVuZE5vdGU+PENpdGU+PEF1dGhvcj5IZTwvQXV0aG9yPjxZZWFyPjIwMjI8L1llYXI+PFJlY051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</w:fldData>
              </w:fldChar>
            </w:r>
            <w:r w:rsidRPr="00E33A1E">
              <w:rPr>
                <w:rFonts w:ascii="Calibri" w:eastAsia="等线" w:hAnsi="Calibri" w:cs="Calibri"/>
                <w:color w:val="auto"/>
              </w:rPr>
              <w:instrText xml:space="preserve"> ADDIN EN.CITE.DATA </w:instrText>
            </w:r>
            <w:r w:rsidRPr="00E33A1E">
              <w:rPr>
                <w:rFonts w:ascii="Calibri" w:eastAsia="等线" w:hAnsi="Calibri" w:cs="Calibri"/>
              </w:rPr>
            </w:r>
            <w:r w:rsidRPr="00E33A1E">
              <w:rPr>
                <w:rFonts w:ascii="Calibri" w:eastAsia="等线" w:hAnsi="Calibri" w:cs="Calibri"/>
              </w:rPr>
              <w:fldChar w:fldCharType="end"/>
            </w:r>
            <w:r w:rsidRPr="00E33A1E">
              <w:rPr>
                <w:rFonts w:ascii="Calibri" w:eastAsia="等线" w:hAnsi="Calibri" w:cs="Calibri"/>
              </w:rPr>
            </w:r>
            <w:r w:rsidRPr="00E33A1E">
              <w:rPr>
                <w:rFonts w:ascii="Calibri" w:eastAsia="等线" w:hAnsi="Calibri" w:cs="Calibri"/>
              </w:rPr>
              <w:fldChar w:fldCharType="separate"/>
            </w:r>
            <w:r w:rsidRPr="00E33A1E">
              <w:rPr>
                <w:rFonts w:ascii="Calibri" w:eastAsia="等线" w:hAnsi="Calibri" w:cs="Calibri"/>
                <w:noProof/>
                <w:color w:val="auto"/>
                <w:vertAlign w:val="superscript"/>
              </w:rPr>
              <w:t>4,5</w:t>
            </w:r>
            <w:r w:rsidRPr="00E33A1E">
              <w:rPr>
                <w:rFonts w:ascii="Calibri" w:eastAsia="等线" w:hAnsi="Calibri" w:cs="Calibri"/>
              </w:rPr>
              <w:fldChar w:fldCharType="end"/>
            </w:r>
          </w:p>
        </w:tc>
      </w:tr>
      <w:tr w:rsidR="005C7AEB" w:rsidRPr="005A419E" w14:paraId="26BD3328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2EF75084" w14:textId="6967967A" w:rsidR="005C7AEB" w:rsidRPr="00C21374" w:rsidRDefault="005C7AEB" w:rsidP="0021393C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tcBorders>
              <w:left w:val="single" w:sz="8" w:space="0" w:color="000000" w:themeColor="text1"/>
            </w:tcBorders>
            <w:vAlign w:val="center"/>
          </w:tcPr>
          <w:p w14:paraId="60D8B397" w14:textId="29278DCE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Lymph node</w:t>
            </w:r>
          </w:p>
        </w:tc>
        <w:tc>
          <w:tcPr>
            <w:tcW w:w="409" w:type="pct"/>
            <w:vAlign w:val="center"/>
          </w:tcPr>
          <w:p w14:paraId="746E8750" w14:textId="66C0EC56" w:rsidR="005C7AEB" w:rsidRPr="000821A7" w:rsidRDefault="005C7AEB" w:rsidP="0021393C">
            <w:pPr>
              <w:jc w:val="right"/>
              <w:rPr>
                <w:rFonts w:ascii="Calibri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Homo sapiens</w:t>
            </w:r>
          </w:p>
        </w:tc>
        <w:tc>
          <w:tcPr>
            <w:tcW w:w="596" w:type="pct"/>
            <w:vAlign w:val="center"/>
          </w:tcPr>
          <w:p w14:paraId="62A85662" w14:textId="480980BE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Plasma cell</w:t>
            </w:r>
          </w:p>
        </w:tc>
        <w:tc>
          <w:tcPr>
            <w:tcW w:w="439" w:type="pct"/>
            <w:vAlign w:val="center"/>
          </w:tcPr>
          <w:p w14:paraId="4F49F1A3" w14:textId="107293FD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175</w:t>
            </w:r>
          </w:p>
        </w:tc>
        <w:tc>
          <w:tcPr>
            <w:tcW w:w="345" w:type="pct"/>
            <w:vAlign w:val="center"/>
          </w:tcPr>
          <w:p w14:paraId="27ABC45A" w14:textId="5004460E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3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018</w:t>
            </w:r>
          </w:p>
        </w:tc>
        <w:tc>
          <w:tcPr>
            <w:tcW w:w="439" w:type="pct"/>
            <w:vAlign w:val="center"/>
          </w:tcPr>
          <w:p w14:paraId="0CB286FA" w14:textId="3B18123E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3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70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864</w:t>
            </w:r>
          </w:p>
        </w:tc>
        <w:tc>
          <w:tcPr>
            <w:tcW w:w="502" w:type="pct"/>
            <w:vMerge/>
            <w:vAlign w:val="center"/>
          </w:tcPr>
          <w:p w14:paraId="1DDBD14C" w14:textId="586E0FE4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vAlign w:val="center"/>
          </w:tcPr>
          <w:p w14:paraId="09FE36D3" w14:textId="7689C363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vAlign w:val="center"/>
          </w:tcPr>
          <w:p w14:paraId="35DE6967" w14:textId="2F6DEBA8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1C5010">
              <w:rPr>
                <w:rFonts w:ascii="Calibri" w:hAnsi="Calibri" w:cs="Calibri"/>
                <w:color w:val="auto"/>
              </w:rPr>
              <w:t>2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1C5010">
              <w:rPr>
                <w:rFonts w:ascii="Calibri" w:hAnsi="Calibri" w:cs="Calibri"/>
                <w:color w:val="auto"/>
              </w:rPr>
              <w:t>942</w:t>
            </w:r>
          </w:p>
        </w:tc>
        <w:tc>
          <w:tcPr>
            <w:tcW w:w="440" w:type="pct"/>
            <w:vAlign w:val="center"/>
          </w:tcPr>
          <w:p w14:paraId="135F9ED0" w14:textId="6EED8412" w:rsidR="005C7AEB" w:rsidRPr="006E2367" w:rsidRDefault="0064453D" w:rsidP="0064453D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 xml:space="preserve">NWK </w:t>
            </w:r>
            <w:r w:rsidR="003D0C4F" w:rsidRPr="006E2367">
              <w:rPr>
                <w:rFonts w:ascii="Calibri" w:eastAsia="等线" w:hAnsi="Calibri" w:cs="Calibri" w:hint="eastAsia"/>
                <w:color w:val="auto"/>
              </w:rPr>
              <w:t>2</w:t>
            </w:r>
            <w:r w:rsidR="00474D8C">
              <w:rPr>
                <w:rFonts w:ascii="Calibri" w:eastAsia="等线" w:hAnsi="Calibri" w:cs="Calibri" w:hint="eastAsia"/>
                <w:color w:val="auto"/>
              </w:rPr>
              <w:t>7</w:t>
            </w:r>
          </w:p>
        </w:tc>
        <w:tc>
          <w:tcPr>
            <w:tcW w:w="158" w:type="pct"/>
            <w:vMerge/>
            <w:vAlign w:val="center"/>
          </w:tcPr>
          <w:p w14:paraId="62C7D181" w14:textId="6A59D57A" w:rsidR="005C7AEB" w:rsidRPr="00E33A1E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5A419E" w14:paraId="1EB7964B" w14:textId="77777777" w:rsidTr="00D44D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shd w:val="clear" w:color="auto" w:fill="auto"/>
            <w:noWrap/>
            <w:vAlign w:val="center"/>
          </w:tcPr>
          <w:p w14:paraId="0A5FE0B3" w14:textId="77777777" w:rsidR="005C7AEB" w:rsidRPr="00C21374" w:rsidRDefault="005C7AEB" w:rsidP="0021393C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tcBorders>
              <w:left w:val="single" w:sz="8" w:space="0" w:color="000000" w:themeColor="text1"/>
            </w:tcBorders>
            <w:shd w:val="clear" w:color="auto" w:fill="auto"/>
            <w:vAlign w:val="center"/>
          </w:tcPr>
          <w:p w14:paraId="1B3BE5FB" w14:textId="6D77E815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Lymph node</w:t>
            </w:r>
          </w:p>
        </w:tc>
        <w:tc>
          <w:tcPr>
            <w:tcW w:w="409" w:type="pct"/>
            <w:shd w:val="clear" w:color="auto" w:fill="auto"/>
            <w:vAlign w:val="center"/>
          </w:tcPr>
          <w:p w14:paraId="63F29570" w14:textId="12379495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Homo sapiens</w:t>
            </w:r>
          </w:p>
        </w:tc>
        <w:tc>
          <w:tcPr>
            <w:tcW w:w="596" w:type="pct"/>
            <w:shd w:val="clear" w:color="auto" w:fill="auto"/>
            <w:vAlign w:val="center"/>
          </w:tcPr>
          <w:p w14:paraId="6C5BDFEC" w14:textId="2F9CE359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Overall data</w: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1BAA52B4" w14:textId="16A41878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175</w:t>
            </w:r>
          </w:p>
        </w:tc>
        <w:tc>
          <w:tcPr>
            <w:tcW w:w="345" w:type="pct"/>
            <w:shd w:val="clear" w:color="auto" w:fill="auto"/>
            <w:vAlign w:val="center"/>
          </w:tcPr>
          <w:p w14:paraId="70338181" w14:textId="50678779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85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946</w:t>
            </w:r>
          </w:p>
        </w:tc>
        <w:tc>
          <w:tcPr>
            <w:tcW w:w="439" w:type="pct"/>
            <w:shd w:val="clear" w:color="auto" w:fill="auto"/>
            <w:vAlign w:val="center"/>
          </w:tcPr>
          <w:p w14:paraId="02FC21F6" w14:textId="09D945A8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38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93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582</w:t>
            </w:r>
          </w:p>
        </w:tc>
        <w:tc>
          <w:tcPr>
            <w:tcW w:w="502" w:type="pct"/>
            <w:vMerge/>
            <w:shd w:val="clear" w:color="auto" w:fill="auto"/>
            <w:vAlign w:val="center"/>
          </w:tcPr>
          <w:p w14:paraId="1DAF83A8" w14:textId="77777777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shd w:val="clear" w:color="auto" w:fill="auto"/>
            <w:vAlign w:val="center"/>
          </w:tcPr>
          <w:p w14:paraId="715A7ABB" w14:textId="77777777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shd w:val="clear" w:color="auto" w:fill="auto"/>
            <w:vAlign w:val="center"/>
          </w:tcPr>
          <w:p w14:paraId="37233957" w14:textId="3EE1C334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9</w:t>
            </w:r>
            <w:r>
              <w:rPr>
                <w:rFonts w:ascii="Calibri" w:eastAsia="等线" w:hAnsi="Calibri" w:cs="Calibri" w:hint="eastAsia"/>
                <w:color w:val="auto"/>
              </w:rPr>
              <w:t>4,846</w:t>
            </w:r>
          </w:p>
        </w:tc>
        <w:tc>
          <w:tcPr>
            <w:tcW w:w="440" w:type="pct"/>
            <w:shd w:val="clear" w:color="auto" w:fill="auto"/>
            <w:vAlign w:val="center"/>
          </w:tcPr>
          <w:p w14:paraId="3E8A5155" w14:textId="391BA5A6" w:rsidR="005C7AEB" w:rsidRPr="006E2367" w:rsidRDefault="0064453D" w:rsidP="0064453D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 xml:space="preserve">NWK </w:t>
            </w:r>
            <w:r w:rsidR="004C7E39">
              <w:rPr>
                <w:rFonts w:ascii="Calibri" w:eastAsia="等线" w:hAnsi="Calibri" w:cs="Calibri" w:hint="eastAsia"/>
                <w:color w:val="auto"/>
              </w:rPr>
              <w:t>9</w:t>
            </w:r>
          </w:p>
        </w:tc>
        <w:tc>
          <w:tcPr>
            <w:tcW w:w="158" w:type="pct"/>
            <w:vMerge/>
            <w:shd w:val="clear" w:color="auto" w:fill="auto"/>
            <w:vAlign w:val="center"/>
          </w:tcPr>
          <w:p w14:paraId="5D5B9D8A" w14:textId="1D4D6E39" w:rsidR="005C7AEB" w:rsidRPr="00E33A1E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5C7AEB" w:rsidRPr="005A419E" w14:paraId="0B1F63E7" w14:textId="77777777" w:rsidTr="00D44DD1">
        <w:trPr>
          <w:trHeight w:val="454"/>
          <w:jc w:val="center"/>
        </w:trPr>
        <w:tc>
          <w:tcPr>
            <w:tcW w:w="370" w:type="pct"/>
            <w:vMerge/>
            <w:tcBorders>
              <w:left w:val="nil"/>
              <w:right w:val="single" w:sz="8" w:space="0" w:color="000000" w:themeColor="text1"/>
            </w:tcBorders>
            <w:noWrap/>
            <w:vAlign w:val="center"/>
          </w:tcPr>
          <w:p w14:paraId="6135F51F" w14:textId="77777777" w:rsidR="005C7AEB" w:rsidRPr="00C21374" w:rsidRDefault="005C7AEB" w:rsidP="0021393C">
            <w:pPr>
              <w:jc w:val="right"/>
              <w:rPr>
                <w:rFonts w:ascii="Calibri" w:eastAsia="等线" w:hAnsi="Calibri" w:cs="Calibri"/>
                <w:b/>
                <w:bCs/>
                <w:color w:val="auto"/>
              </w:rPr>
            </w:pPr>
          </w:p>
        </w:tc>
        <w:tc>
          <w:tcPr>
            <w:tcW w:w="540" w:type="pct"/>
            <w:tcBorders>
              <w:left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6E098678" w14:textId="2C0F5C13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Pancreas</w:t>
            </w:r>
          </w:p>
        </w:tc>
        <w:tc>
          <w:tcPr>
            <w:tcW w:w="409" w:type="pct"/>
            <w:tcBorders>
              <w:bottom w:val="single" w:sz="8" w:space="0" w:color="000000" w:themeColor="text1"/>
            </w:tcBorders>
            <w:vAlign w:val="center"/>
          </w:tcPr>
          <w:p w14:paraId="7E788C1F" w14:textId="794BDCD6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Homo sapiens</w:t>
            </w:r>
          </w:p>
        </w:tc>
        <w:tc>
          <w:tcPr>
            <w:tcW w:w="596" w:type="pct"/>
            <w:tcBorders>
              <w:bottom w:val="single" w:sz="8" w:space="0" w:color="000000" w:themeColor="text1"/>
            </w:tcBorders>
            <w:vAlign w:val="center"/>
          </w:tcPr>
          <w:p w14:paraId="71A47C11" w14:textId="30CA9D82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Overall data</w:t>
            </w:r>
          </w:p>
        </w:tc>
        <w:tc>
          <w:tcPr>
            <w:tcW w:w="439" w:type="pct"/>
            <w:tcBorders>
              <w:bottom w:val="single" w:sz="8" w:space="0" w:color="000000" w:themeColor="text1"/>
            </w:tcBorders>
            <w:vAlign w:val="center"/>
          </w:tcPr>
          <w:p w14:paraId="4E388D4A" w14:textId="1DDFF600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1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946</w:t>
            </w:r>
          </w:p>
        </w:tc>
        <w:tc>
          <w:tcPr>
            <w:tcW w:w="345" w:type="pct"/>
            <w:tcBorders>
              <w:bottom w:val="single" w:sz="8" w:space="0" w:color="000000" w:themeColor="text1"/>
            </w:tcBorders>
            <w:vAlign w:val="center"/>
          </w:tcPr>
          <w:p w14:paraId="6A91261F" w14:textId="2EC4FDE2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4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270</w:t>
            </w:r>
          </w:p>
        </w:tc>
        <w:tc>
          <w:tcPr>
            <w:tcW w:w="439" w:type="pct"/>
            <w:tcBorders>
              <w:bottom w:val="single" w:sz="8" w:space="0" w:color="000000" w:themeColor="text1"/>
            </w:tcBorders>
            <w:vAlign w:val="center"/>
          </w:tcPr>
          <w:p w14:paraId="5D707616" w14:textId="71366960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0821A7">
              <w:rPr>
                <w:rFonts w:ascii="Calibri" w:eastAsia="等线" w:hAnsi="Calibri" w:cs="Calibri"/>
                <w:color w:val="auto"/>
              </w:rPr>
              <w:t>6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18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0821A7">
              <w:rPr>
                <w:rFonts w:ascii="Calibri" w:eastAsia="等线" w:hAnsi="Calibri" w:cs="Calibri"/>
                <w:color w:val="auto"/>
              </w:rPr>
              <w:t>075</w:t>
            </w:r>
          </w:p>
        </w:tc>
        <w:tc>
          <w:tcPr>
            <w:tcW w:w="502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3E6F0960" w14:textId="77777777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322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44C78A7B" w14:textId="77777777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  <w:tc>
          <w:tcPr>
            <w:tcW w:w="440" w:type="pct"/>
            <w:tcBorders>
              <w:bottom w:val="single" w:sz="8" w:space="0" w:color="000000" w:themeColor="text1"/>
            </w:tcBorders>
            <w:vAlign w:val="center"/>
          </w:tcPr>
          <w:p w14:paraId="36186C06" w14:textId="00B6C78B" w:rsidR="005C7AEB" w:rsidRPr="000821A7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>
              <w:rPr>
                <w:rFonts w:ascii="Calibri" w:eastAsia="等线" w:hAnsi="Calibri" w:cs="Calibri" w:hint="eastAsia"/>
                <w:color w:val="auto"/>
              </w:rPr>
              <w:t>9,395</w:t>
            </w:r>
          </w:p>
        </w:tc>
        <w:tc>
          <w:tcPr>
            <w:tcW w:w="440" w:type="pct"/>
            <w:tcBorders>
              <w:bottom w:val="single" w:sz="8" w:space="0" w:color="000000" w:themeColor="text1"/>
            </w:tcBorders>
            <w:vAlign w:val="center"/>
          </w:tcPr>
          <w:p w14:paraId="61EF149B" w14:textId="682B472D" w:rsidR="005C7AEB" w:rsidRPr="006E2367" w:rsidRDefault="00D21DFA" w:rsidP="00D21DFA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E2367">
              <w:rPr>
                <w:rFonts w:ascii="Calibri" w:eastAsia="等线" w:hAnsi="Calibri" w:cs="Calibri" w:hint="eastAsia"/>
                <w:color w:val="auto"/>
              </w:rPr>
              <w:t>NWK 1</w:t>
            </w:r>
            <w:r w:rsidR="004C7E39">
              <w:rPr>
                <w:rFonts w:ascii="Calibri" w:eastAsia="等线" w:hAnsi="Calibri" w:cs="Calibri" w:hint="eastAsia"/>
                <w:color w:val="auto"/>
              </w:rPr>
              <w:t>0</w:t>
            </w:r>
          </w:p>
        </w:tc>
        <w:tc>
          <w:tcPr>
            <w:tcW w:w="158" w:type="pct"/>
            <w:vMerge/>
            <w:tcBorders>
              <w:bottom w:val="single" w:sz="8" w:space="0" w:color="000000" w:themeColor="text1"/>
            </w:tcBorders>
            <w:vAlign w:val="center"/>
          </w:tcPr>
          <w:p w14:paraId="61F4E5C3" w14:textId="4157D765" w:rsidR="005C7AEB" w:rsidRPr="00E33A1E" w:rsidRDefault="005C7AEB" w:rsidP="0021393C">
            <w:pPr>
              <w:jc w:val="right"/>
              <w:rPr>
                <w:rFonts w:ascii="Calibri" w:eastAsia="等线" w:hAnsi="Calibri" w:cs="Calibri"/>
                <w:color w:val="auto"/>
              </w:rPr>
            </w:pPr>
          </w:p>
        </w:tc>
      </w:tr>
      <w:tr w:rsidR="009F74FC" w:rsidRPr="005A419E" w14:paraId="7C1B604F" w14:textId="77777777" w:rsidTr="009F74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5000" w:type="pct"/>
            <w:gridSpan w:val="12"/>
            <w:tcBorders>
              <w:top w:val="single" w:sz="8" w:space="0" w:color="000000" w:themeColor="text1"/>
              <w:left w:val="nil"/>
              <w:bottom w:val="single" w:sz="8" w:space="0" w:color="000000"/>
            </w:tcBorders>
            <w:shd w:val="clear" w:color="auto" w:fill="auto"/>
            <w:vAlign w:val="center"/>
          </w:tcPr>
          <w:p w14:paraId="5E1F9170" w14:textId="4EB2B959" w:rsidR="009F74FC" w:rsidRPr="007E4FAC" w:rsidRDefault="009F74FC" w:rsidP="00F71E64">
            <w:pPr>
              <w:jc w:val="left"/>
              <w:rPr>
                <w:rFonts w:ascii="Calibri" w:eastAsia="等线" w:hAnsi="Calibri" w:cs="Calibri"/>
                <w:i/>
                <w:iCs/>
                <w:sz w:val="21"/>
                <w:szCs w:val="21"/>
              </w:rPr>
            </w:pPr>
            <w:r w:rsidRPr="007E4FAC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*</w:t>
            </w:r>
            <w:r w:rsidRPr="007E4FAC"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 xml:space="preserve">Colocalization </w:t>
            </w:r>
            <w:r w:rsidRPr="007E4FAC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radius</w:t>
            </w:r>
            <w:r w:rsidRPr="007E4FAC"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 xml:space="preserve">, </w:t>
            </w:r>
            <w:r w:rsidRPr="007E4FAC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genes located within this distance are identified as neighbors.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 xml:space="preserve"> </w:t>
            </w:r>
            <w:r w:rsidRPr="008C60A1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‡</w:t>
            </w:r>
            <w:r w:rsidRPr="003B3CA8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 xml:space="preserve">The number of colocalized pairs with 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>q</w:t>
            </w:r>
            <w:r w:rsidRPr="003B3CA8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-value below 1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>×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>10</w:t>
            </w:r>
            <w:r w:rsidRPr="003B3CA8"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  <w:vertAlign w:val="superscript"/>
              </w:rPr>
              <w:t>-5</w:t>
            </w:r>
            <w:r w:rsidRPr="003B3CA8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.</w:t>
            </w:r>
          </w:p>
        </w:tc>
      </w:tr>
    </w:tbl>
    <w:p w14:paraId="7FE78B6D" w14:textId="77777777" w:rsidR="0048766B" w:rsidRDefault="0048766B" w:rsidP="00F65991">
      <w:pPr>
        <w:rPr>
          <w:rFonts w:ascii="Calibri" w:hAnsi="Calibri" w:cs="Calibri"/>
          <w:sz w:val="24"/>
          <w:szCs w:val="24"/>
        </w:rPr>
      </w:pPr>
    </w:p>
    <w:p w14:paraId="06E85445" w14:textId="777629B0" w:rsidR="0048766B" w:rsidRPr="005A419E" w:rsidRDefault="00D95751" w:rsidP="00D95751">
      <w:pPr>
        <w:widowControl/>
        <w:jc w:val="left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br w:type="page"/>
      </w:r>
    </w:p>
    <w:p w14:paraId="01D7CED7" w14:textId="28684AF1" w:rsidR="00FB0B92" w:rsidRPr="0026260F" w:rsidRDefault="00FB0B92" w:rsidP="0073343E">
      <w:pPr>
        <w:rPr>
          <w:rFonts w:ascii="Calibri" w:hAnsi="Calibri" w:cs="Calibri"/>
          <w:b/>
          <w:bCs/>
          <w:sz w:val="24"/>
          <w:szCs w:val="24"/>
        </w:rPr>
      </w:pPr>
      <w:r w:rsidRPr="0026260F">
        <w:rPr>
          <w:rFonts w:ascii="Calibri" w:hAnsi="Calibri" w:cs="Calibri"/>
          <w:b/>
          <w:bCs/>
          <w:sz w:val="24"/>
          <w:szCs w:val="24"/>
        </w:rPr>
        <w:lastRenderedPageBreak/>
        <w:t xml:space="preserve">Table </w:t>
      </w:r>
      <w:r w:rsidR="00AC1A0A">
        <w:rPr>
          <w:rFonts w:ascii="Calibri" w:hAnsi="Calibri" w:cs="Calibri"/>
          <w:b/>
          <w:bCs/>
          <w:sz w:val="24"/>
          <w:szCs w:val="24"/>
        </w:rPr>
        <w:t>S</w:t>
      </w:r>
      <w:r w:rsidR="00B06C41" w:rsidRPr="0026260F">
        <w:rPr>
          <w:rFonts w:ascii="Calibri" w:hAnsi="Calibri" w:cs="Calibri" w:hint="eastAsia"/>
          <w:b/>
          <w:bCs/>
          <w:sz w:val="24"/>
          <w:szCs w:val="24"/>
        </w:rPr>
        <w:t>2</w:t>
      </w:r>
      <w:r w:rsidRPr="0026260F">
        <w:rPr>
          <w:rFonts w:ascii="Calibri" w:hAnsi="Calibri" w:cs="Calibri"/>
          <w:b/>
          <w:bCs/>
          <w:sz w:val="24"/>
          <w:szCs w:val="24"/>
        </w:rPr>
        <w:t xml:space="preserve">. </w:t>
      </w:r>
      <w:r w:rsidR="00017194" w:rsidRPr="0026260F">
        <w:rPr>
          <w:rFonts w:ascii="Calibri" w:hAnsi="Calibri" w:cs="Calibri"/>
          <w:b/>
          <w:bCs/>
          <w:sz w:val="24"/>
          <w:szCs w:val="24"/>
        </w:rPr>
        <w:t xml:space="preserve">Cell-specific </w:t>
      </w:r>
      <w:r w:rsidR="0026260F">
        <w:rPr>
          <w:rFonts w:ascii="Calibri" w:hAnsi="Calibri" w:cs="Calibri"/>
          <w:b/>
          <w:bCs/>
          <w:sz w:val="24"/>
          <w:szCs w:val="24"/>
        </w:rPr>
        <w:t xml:space="preserve">RNA </w:t>
      </w:r>
      <w:r w:rsidR="00017194" w:rsidRPr="0026260F">
        <w:rPr>
          <w:rFonts w:ascii="Calibri" w:hAnsi="Calibri" w:cs="Calibri"/>
          <w:b/>
          <w:bCs/>
          <w:sz w:val="24"/>
          <w:szCs w:val="24"/>
        </w:rPr>
        <w:t xml:space="preserve">colocalization </w:t>
      </w:r>
      <w:r w:rsidR="0026260F">
        <w:rPr>
          <w:rFonts w:ascii="Calibri" w:hAnsi="Calibri" w:cs="Calibri"/>
          <w:b/>
          <w:bCs/>
          <w:sz w:val="24"/>
          <w:szCs w:val="24"/>
        </w:rPr>
        <w:t>networks from</w:t>
      </w:r>
      <w:r w:rsidR="00017194" w:rsidRPr="0026260F">
        <w:rPr>
          <w:rFonts w:ascii="Calibri" w:hAnsi="Calibri" w:cs="Calibri"/>
          <w:b/>
          <w:bCs/>
          <w:sz w:val="24"/>
          <w:szCs w:val="24"/>
        </w:rPr>
        <w:t xml:space="preserve"> the lymph node dataset.</w:t>
      </w:r>
    </w:p>
    <w:p w14:paraId="4C36D2C9" w14:textId="77777777" w:rsidR="0026260F" w:rsidRPr="005A419E" w:rsidRDefault="0026260F" w:rsidP="0073343E">
      <w:pPr>
        <w:rPr>
          <w:rFonts w:ascii="Calibri" w:hAnsi="Calibri" w:cs="Calibri"/>
          <w:sz w:val="24"/>
          <w:szCs w:val="24"/>
        </w:rPr>
      </w:pPr>
    </w:p>
    <w:tbl>
      <w:tblPr>
        <w:tblStyle w:val="7-3"/>
        <w:tblW w:w="5000" w:type="pct"/>
        <w:jc w:val="center"/>
        <w:tblLayout w:type="fixed"/>
        <w:tblLook w:val="0420" w:firstRow="1" w:lastRow="0" w:firstColumn="0" w:lastColumn="0" w:noHBand="0" w:noVBand="1"/>
      </w:tblPr>
      <w:tblGrid>
        <w:gridCol w:w="2930"/>
        <w:gridCol w:w="4136"/>
        <w:gridCol w:w="3864"/>
        <w:gridCol w:w="3734"/>
        <w:gridCol w:w="2629"/>
        <w:gridCol w:w="2173"/>
        <w:gridCol w:w="1465"/>
      </w:tblGrid>
      <w:tr w:rsidR="00D44DD1" w:rsidRPr="005A419E" w14:paraId="03811FBE" w14:textId="1247BC54" w:rsidTr="008009C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  <w:jc w:val="center"/>
        </w:trPr>
        <w:tc>
          <w:tcPr>
            <w:tcW w:w="700" w:type="pct"/>
            <w:tcBorders>
              <w:top w:val="single" w:sz="8" w:space="0" w:color="000000"/>
              <w:bottom w:val="single" w:sz="8" w:space="0" w:color="auto"/>
            </w:tcBorders>
            <w:vAlign w:val="center"/>
          </w:tcPr>
          <w:p w14:paraId="1FFB3B93" w14:textId="619B70E2" w:rsidR="00D44DD1" w:rsidRDefault="00D44DD1" w:rsidP="00F00138">
            <w:pPr>
              <w:jc w:val="center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>
              <w:rPr>
                <w:rFonts w:ascii="Calibri" w:eastAsia="等线" w:hAnsi="Calibri" w:cs="Calibri" w:hint="eastAsia"/>
                <w:b/>
                <w:bCs/>
                <w:i w:val="0"/>
                <w:iCs w:val="0"/>
                <w:color w:val="000000"/>
                <w:sz w:val="24"/>
              </w:rPr>
              <w:t>Dataset</w:t>
            </w:r>
          </w:p>
        </w:tc>
        <w:tc>
          <w:tcPr>
            <w:tcW w:w="988" w:type="pct"/>
            <w:tcBorders>
              <w:top w:val="single" w:sz="8" w:space="0" w:color="000000"/>
              <w:bottom w:val="single" w:sz="8" w:space="0" w:color="auto"/>
            </w:tcBorders>
            <w:noWrap/>
            <w:vAlign w:val="center"/>
            <w:hideMark/>
          </w:tcPr>
          <w:p w14:paraId="22B80AC3" w14:textId="2D4A8C75" w:rsidR="00D44DD1" w:rsidRPr="005A419E" w:rsidRDefault="00D44DD1" w:rsidP="00C53585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>
              <w:rPr>
                <w:rFonts w:ascii="Calibri" w:eastAsia="等线" w:hAnsi="Calibri" w:cs="Calibri" w:hint="eastAsia"/>
                <w:b/>
                <w:bCs/>
                <w:i w:val="0"/>
                <w:iCs w:val="0"/>
                <w:color w:val="000000"/>
                <w:sz w:val="24"/>
              </w:rPr>
              <w:t>Cell type</w:t>
            </w:r>
          </w:p>
        </w:tc>
        <w:tc>
          <w:tcPr>
            <w:tcW w:w="923" w:type="pct"/>
            <w:tcBorders>
              <w:top w:val="single" w:sz="8" w:space="0" w:color="000000"/>
              <w:bottom w:val="single" w:sz="8" w:space="0" w:color="auto"/>
            </w:tcBorders>
            <w:vAlign w:val="center"/>
          </w:tcPr>
          <w:p w14:paraId="0981A4F3" w14:textId="39715883" w:rsidR="00D44DD1" w:rsidRPr="005A419E" w:rsidRDefault="00D44DD1" w:rsidP="00516616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>
              <w:rPr>
                <w:rFonts w:ascii="Calibri" w:eastAsia="等线" w:hAnsi="Calibri" w:cs="Calibri" w:hint="eastAsia"/>
                <w:b/>
                <w:bCs/>
                <w:i w:val="0"/>
                <w:iCs w:val="0"/>
                <w:color w:val="000000"/>
                <w:sz w:val="24"/>
              </w:rPr>
              <w:t>Cells</w:t>
            </w:r>
          </w:p>
        </w:tc>
        <w:tc>
          <w:tcPr>
            <w:tcW w:w="892" w:type="pct"/>
            <w:tcBorders>
              <w:top w:val="single" w:sz="8" w:space="0" w:color="000000"/>
              <w:bottom w:val="single" w:sz="8" w:space="0" w:color="auto"/>
            </w:tcBorders>
            <w:vAlign w:val="center"/>
          </w:tcPr>
          <w:p w14:paraId="4DA1A40A" w14:textId="395886AB" w:rsidR="00D44DD1" w:rsidRPr="005A419E" w:rsidRDefault="00D44DD1" w:rsidP="00516616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7C69B8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Transcript</w:t>
            </w:r>
            <w:r w:rsidRPr="005A419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s</w:t>
            </w:r>
          </w:p>
        </w:tc>
        <w:tc>
          <w:tcPr>
            <w:tcW w:w="628" w:type="pct"/>
            <w:tcBorders>
              <w:top w:val="single" w:sz="8" w:space="0" w:color="000000"/>
              <w:bottom w:val="single" w:sz="8" w:space="0" w:color="auto"/>
            </w:tcBorders>
            <w:vAlign w:val="center"/>
          </w:tcPr>
          <w:p w14:paraId="4D1F0274" w14:textId="06093107" w:rsidR="00D44DD1" w:rsidRPr="005A419E" w:rsidRDefault="00D44DD1" w:rsidP="00516616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1555A5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Pairs</w:t>
            </w:r>
            <w:r w:rsidRPr="00A2756A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‡</w:t>
            </w:r>
          </w:p>
        </w:tc>
        <w:tc>
          <w:tcPr>
            <w:tcW w:w="519" w:type="pct"/>
            <w:tcBorders>
              <w:top w:val="single" w:sz="8" w:space="0" w:color="000000"/>
              <w:bottom w:val="single" w:sz="8" w:space="0" w:color="auto"/>
            </w:tcBorders>
          </w:tcPr>
          <w:p w14:paraId="23327EC3" w14:textId="0AFA7BBE" w:rsidR="00D44DD1" w:rsidRPr="008009CE" w:rsidRDefault="008009CE" w:rsidP="00516616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</w:pPr>
            <w:r w:rsidRPr="008009CE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Suppl. File</w:t>
            </w:r>
          </w:p>
        </w:tc>
        <w:tc>
          <w:tcPr>
            <w:tcW w:w="350" w:type="pct"/>
            <w:tcBorders>
              <w:top w:val="single" w:sz="8" w:space="0" w:color="000000"/>
              <w:bottom w:val="single" w:sz="8" w:space="0" w:color="auto"/>
            </w:tcBorders>
          </w:tcPr>
          <w:p w14:paraId="6510AD38" w14:textId="5828758D" w:rsidR="00D44DD1" w:rsidRPr="001555A5" w:rsidRDefault="00D44DD1" w:rsidP="00516616">
            <w:pPr>
              <w:wordWrap w:val="0"/>
              <w:jc w:val="right"/>
              <w:rPr>
                <w:rFonts w:ascii="Calibri" w:eastAsia="等线" w:hAnsi="Calibri" w:cs="Calibri"/>
                <w:b/>
                <w:bCs/>
                <w:color w:val="000000"/>
                <w:sz w:val="24"/>
              </w:rPr>
            </w:pPr>
            <w:r w:rsidRPr="00A017DD">
              <w:rPr>
                <w:rFonts w:ascii="Calibri" w:eastAsia="等线" w:hAnsi="Calibri" w:cs="Calibri"/>
                <w:b/>
                <w:bCs/>
                <w:i w:val="0"/>
                <w:iCs w:val="0"/>
                <w:color w:val="000000"/>
                <w:sz w:val="24"/>
              </w:rPr>
              <w:t>R (µm)*</w:t>
            </w:r>
          </w:p>
        </w:tc>
      </w:tr>
      <w:tr w:rsidR="00D44DD1" w:rsidRPr="005A419E" w14:paraId="38C0C60E" w14:textId="4B71B86B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2BD2FCD" w14:textId="77777777" w:rsidR="00D44DD1" w:rsidRPr="00F00138" w:rsidRDefault="00D44DD1" w:rsidP="002E6D93">
            <w:pPr>
              <w:jc w:val="center"/>
              <w:rPr>
                <w:rFonts w:ascii="Calibri" w:eastAsia="等线" w:hAnsi="Calibri" w:cs="Calibri"/>
                <w:b/>
                <w:bCs/>
                <w:color w:val="000000"/>
              </w:rPr>
            </w:pPr>
            <w:r w:rsidRPr="00F00138">
              <w:rPr>
                <w:rFonts w:ascii="Calibri" w:eastAsia="等线" w:hAnsi="Calibri" w:cs="Calibri" w:hint="eastAsia"/>
                <w:b/>
                <w:bCs/>
                <w:color w:val="000000"/>
              </w:rPr>
              <w:t>CosMX</w:t>
            </w:r>
          </w:p>
          <w:p w14:paraId="4155CE34" w14:textId="77777777" w:rsidR="00D44DD1" w:rsidRPr="00F00138" w:rsidRDefault="00D44DD1" w:rsidP="002E6D93">
            <w:pPr>
              <w:wordWrap w:val="0"/>
              <w:jc w:val="center"/>
              <w:rPr>
                <w:rFonts w:ascii="Calibri" w:eastAsia="等线" w:hAnsi="Calibri" w:cs="Calibri"/>
                <w:b/>
                <w:bCs/>
                <w:color w:val="000000"/>
              </w:rPr>
            </w:pPr>
            <w:r w:rsidRPr="00F00138">
              <w:rPr>
                <w:rFonts w:ascii="Calibri" w:eastAsia="等线" w:hAnsi="Calibri" w:cs="Calibri" w:hint="eastAsia"/>
                <w:b/>
                <w:bCs/>
                <w:color w:val="000000"/>
              </w:rPr>
              <w:t>Lymph node</w:t>
            </w:r>
          </w:p>
          <w:p w14:paraId="0C496BA2" w14:textId="77777777" w:rsidR="00D44DD1" w:rsidRDefault="00D44DD1" w:rsidP="002E6D93">
            <w:pPr>
              <w:wordWrap w:val="0"/>
              <w:jc w:val="center"/>
              <w:rPr>
                <w:rFonts w:ascii="Calibri" w:eastAsia="等线" w:hAnsi="Calibri" w:cs="Calibri"/>
                <w:b/>
                <w:bCs/>
                <w:color w:val="000000"/>
              </w:rPr>
            </w:pPr>
            <w:r w:rsidRPr="00F00138">
              <w:rPr>
                <w:rFonts w:ascii="Calibri" w:eastAsia="等线" w:hAnsi="Calibri" w:cs="Calibri" w:hint="eastAsia"/>
                <w:b/>
                <w:bCs/>
                <w:color w:val="000000"/>
              </w:rPr>
              <w:t>Homo sapiens</w:t>
            </w:r>
          </w:p>
          <w:p w14:paraId="14487BE4" w14:textId="661860A8" w:rsidR="00D44DD1" w:rsidRPr="003543E6" w:rsidRDefault="00D44DD1" w:rsidP="002E6D93">
            <w:pPr>
              <w:wordWrap w:val="0"/>
              <w:jc w:val="center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b/>
                <w:bCs/>
                <w:color w:val="000000"/>
              </w:rPr>
              <w:t>6175 genes</w:t>
            </w:r>
          </w:p>
        </w:tc>
        <w:tc>
          <w:tcPr>
            <w:tcW w:w="988" w:type="pct"/>
            <w:tcBorders>
              <w:top w:val="single" w:sz="8" w:space="0" w:color="auto"/>
              <w:left w:val="single" w:sz="8" w:space="0" w:color="auto"/>
            </w:tcBorders>
            <w:noWrap/>
            <w:vAlign w:val="center"/>
          </w:tcPr>
          <w:p w14:paraId="0BAB6CCE" w14:textId="474A9BD1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APC</w:t>
            </w:r>
          </w:p>
        </w:tc>
        <w:tc>
          <w:tcPr>
            <w:tcW w:w="923" w:type="pct"/>
            <w:tcBorders>
              <w:top w:val="single" w:sz="8" w:space="0" w:color="auto"/>
            </w:tcBorders>
            <w:vAlign w:val="center"/>
          </w:tcPr>
          <w:p w14:paraId="4A79D7D4" w14:textId="0096A00E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3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454</w:t>
            </w:r>
          </w:p>
        </w:tc>
        <w:tc>
          <w:tcPr>
            <w:tcW w:w="892" w:type="pct"/>
            <w:tcBorders>
              <w:top w:val="single" w:sz="8" w:space="0" w:color="auto"/>
            </w:tcBorders>
            <w:vAlign w:val="center"/>
          </w:tcPr>
          <w:p w14:paraId="3F59B44F" w14:textId="6EE23555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3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1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434</w:t>
            </w:r>
          </w:p>
        </w:tc>
        <w:tc>
          <w:tcPr>
            <w:tcW w:w="628" w:type="pct"/>
            <w:tcBorders>
              <w:top w:val="single" w:sz="8" w:space="0" w:color="auto"/>
            </w:tcBorders>
            <w:vAlign w:val="center"/>
          </w:tcPr>
          <w:p w14:paraId="6F6721CC" w14:textId="2FF38197" w:rsidR="00D44DD1" w:rsidRPr="002E6D93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2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546</w:t>
            </w:r>
          </w:p>
        </w:tc>
        <w:tc>
          <w:tcPr>
            <w:tcW w:w="519" w:type="pct"/>
            <w:tcBorders>
              <w:top w:val="single" w:sz="8" w:space="0" w:color="auto"/>
              <w:right w:val="single" w:sz="8" w:space="0" w:color="auto"/>
            </w:tcBorders>
            <w:vAlign w:val="center"/>
          </w:tcPr>
          <w:p w14:paraId="2514510C" w14:textId="277C77AA" w:rsidR="00D44DD1" w:rsidRDefault="003C5852" w:rsidP="003C5852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1</w:t>
            </w:r>
            <w:r w:rsidR="00BA1E21">
              <w:rPr>
                <w:rFonts w:ascii="Calibri" w:eastAsia="等线" w:hAnsi="Calibri" w:cs="Calibri" w:hint="eastAsia"/>
                <w:color w:val="000000"/>
              </w:rPr>
              <w:t>3</w:t>
            </w:r>
          </w:p>
        </w:tc>
        <w:tc>
          <w:tcPr>
            <w:tcW w:w="350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4BCC174" w14:textId="6F016F36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0.5</w:t>
            </w:r>
          </w:p>
        </w:tc>
      </w:tr>
      <w:tr w:rsidR="00D44DD1" w:rsidRPr="005A419E" w14:paraId="71372552" w14:textId="54914367" w:rsidTr="009F74FC">
        <w:trPr>
          <w:trHeight w:val="454"/>
          <w:jc w:val="center"/>
        </w:trPr>
        <w:tc>
          <w:tcPr>
            <w:tcW w:w="700" w:type="pct"/>
            <w:vMerge/>
            <w:tcBorders>
              <w:bottom w:val="single" w:sz="8" w:space="0" w:color="auto"/>
              <w:right w:val="single" w:sz="8" w:space="0" w:color="auto"/>
            </w:tcBorders>
          </w:tcPr>
          <w:p w14:paraId="56D2033F" w14:textId="77777777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567AEB90" w14:textId="6C857478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B cell 1</w:t>
            </w:r>
          </w:p>
        </w:tc>
        <w:tc>
          <w:tcPr>
            <w:tcW w:w="923" w:type="pct"/>
            <w:vAlign w:val="center"/>
          </w:tcPr>
          <w:p w14:paraId="44ABE368" w14:textId="2D86D915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28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714</w:t>
            </w:r>
          </w:p>
        </w:tc>
        <w:tc>
          <w:tcPr>
            <w:tcW w:w="892" w:type="pct"/>
            <w:vAlign w:val="center"/>
          </w:tcPr>
          <w:p w14:paraId="113FDC6F" w14:textId="5DD30460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19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20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925</w:t>
            </w:r>
          </w:p>
        </w:tc>
        <w:tc>
          <w:tcPr>
            <w:tcW w:w="628" w:type="pct"/>
            <w:vAlign w:val="center"/>
          </w:tcPr>
          <w:p w14:paraId="59F84505" w14:textId="2BBF4796" w:rsidR="00D44DD1" w:rsidRPr="002E6D93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2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261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2B64EB6A" w14:textId="552D1E4E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1</w:t>
            </w:r>
            <w:r w:rsidR="00BA1E21">
              <w:rPr>
                <w:rFonts w:ascii="Calibri" w:eastAsia="等线" w:hAnsi="Calibri" w:cs="Calibri" w:hint="eastAsia"/>
                <w:color w:val="000000"/>
              </w:rPr>
              <w:t>4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</w:tcPr>
          <w:p w14:paraId="63D3AE7E" w14:textId="65D805D7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33B12F5E" w14:textId="3F8C736A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5637110" w14:textId="77777777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  <w:hideMark/>
          </w:tcPr>
          <w:p w14:paraId="6B9FAEED" w14:textId="6A3CB11C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B cell 2</w:t>
            </w:r>
          </w:p>
        </w:tc>
        <w:tc>
          <w:tcPr>
            <w:tcW w:w="923" w:type="pct"/>
            <w:vAlign w:val="center"/>
          </w:tcPr>
          <w:p w14:paraId="6806A8EA" w14:textId="2942C39D" w:rsidR="00D44DD1" w:rsidRPr="00640581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23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712</w:t>
            </w:r>
          </w:p>
        </w:tc>
        <w:tc>
          <w:tcPr>
            <w:tcW w:w="892" w:type="pct"/>
            <w:vAlign w:val="center"/>
          </w:tcPr>
          <w:p w14:paraId="628B0BB9" w14:textId="738B00A0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18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43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86</w:t>
            </w:r>
          </w:p>
        </w:tc>
        <w:tc>
          <w:tcPr>
            <w:tcW w:w="628" w:type="pct"/>
            <w:vAlign w:val="center"/>
          </w:tcPr>
          <w:p w14:paraId="0B4D9592" w14:textId="642A1524" w:rsidR="00D44DD1" w:rsidRPr="002E6D93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3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584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194004F8" w14:textId="2BF79E65" w:rsidR="00D44DD1" w:rsidRPr="00220440" w:rsidRDefault="003C5852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1</w:t>
            </w:r>
            <w:r w:rsidR="00BA1E21">
              <w:rPr>
                <w:rFonts w:ascii="Calibri" w:eastAsia="等线" w:hAnsi="Calibri" w:cs="Calibri" w:hint="eastAsia"/>
                <w:color w:val="000000"/>
              </w:rPr>
              <w:t>5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</w:tcPr>
          <w:p w14:paraId="0A348AB2" w14:textId="5A98213D" w:rsidR="00D44DD1" w:rsidRPr="00220440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19BA8D13" w14:textId="41630836" w:rsidTr="009F74FC">
        <w:trPr>
          <w:trHeight w:val="454"/>
          <w:jc w:val="center"/>
        </w:trPr>
        <w:tc>
          <w:tcPr>
            <w:tcW w:w="700" w:type="pct"/>
            <w:vMerge/>
            <w:tcBorders>
              <w:bottom w:val="single" w:sz="8" w:space="0" w:color="auto"/>
              <w:right w:val="single" w:sz="8" w:space="0" w:color="auto"/>
            </w:tcBorders>
          </w:tcPr>
          <w:p w14:paraId="68CE3C98" w14:textId="77777777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  <w:hideMark/>
          </w:tcPr>
          <w:p w14:paraId="2F72E8EA" w14:textId="22D1E1C0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B cell 3</w:t>
            </w:r>
          </w:p>
        </w:tc>
        <w:tc>
          <w:tcPr>
            <w:tcW w:w="923" w:type="pct"/>
            <w:vAlign w:val="center"/>
          </w:tcPr>
          <w:p w14:paraId="665E2296" w14:textId="015719DF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18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914</w:t>
            </w:r>
          </w:p>
        </w:tc>
        <w:tc>
          <w:tcPr>
            <w:tcW w:w="892" w:type="pct"/>
            <w:vAlign w:val="center"/>
          </w:tcPr>
          <w:p w14:paraId="4461BC91" w14:textId="4CC9EE9F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15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37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793</w:t>
            </w:r>
          </w:p>
        </w:tc>
        <w:tc>
          <w:tcPr>
            <w:tcW w:w="628" w:type="pct"/>
            <w:vAlign w:val="center"/>
          </w:tcPr>
          <w:p w14:paraId="748BEBFA" w14:textId="3D79E324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3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135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4D1D1DD9" w14:textId="531B0933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1</w:t>
            </w:r>
            <w:r w:rsidR="00BA1E21">
              <w:rPr>
                <w:rFonts w:ascii="Calibri" w:eastAsia="等线" w:hAnsi="Calibri" w:cs="Calibri" w:hint="eastAsia"/>
                <w:color w:val="000000"/>
              </w:rPr>
              <w:t>6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</w:tcPr>
          <w:p w14:paraId="0F3ECB86" w14:textId="682ACD91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208CC4B8" w14:textId="0E479D40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0276C6A" w14:textId="77777777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  <w:hideMark/>
          </w:tcPr>
          <w:p w14:paraId="24C2D7D0" w14:textId="7EB63BF7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CD4 T cell</w:t>
            </w:r>
          </w:p>
        </w:tc>
        <w:tc>
          <w:tcPr>
            <w:tcW w:w="923" w:type="pct"/>
            <w:vAlign w:val="center"/>
          </w:tcPr>
          <w:p w14:paraId="61DE0C18" w14:textId="058821D9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23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906</w:t>
            </w:r>
          </w:p>
        </w:tc>
        <w:tc>
          <w:tcPr>
            <w:tcW w:w="892" w:type="pct"/>
            <w:vAlign w:val="center"/>
          </w:tcPr>
          <w:p w14:paraId="1E82E424" w14:textId="5D495B61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16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38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404</w:t>
            </w:r>
          </w:p>
        </w:tc>
        <w:tc>
          <w:tcPr>
            <w:tcW w:w="628" w:type="pct"/>
            <w:vAlign w:val="center"/>
          </w:tcPr>
          <w:p w14:paraId="1E76F061" w14:textId="080BA67C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1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429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3CF6B9C7" w14:textId="67C6CE56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1</w:t>
            </w:r>
            <w:r w:rsidR="00BA1E21">
              <w:rPr>
                <w:rFonts w:ascii="Calibri" w:eastAsia="等线" w:hAnsi="Calibri" w:cs="Calibri" w:hint="eastAsia"/>
                <w:color w:val="000000"/>
              </w:rPr>
              <w:t>7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</w:tcPr>
          <w:p w14:paraId="6C684F74" w14:textId="2D15EB75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037FD665" w14:textId="73F3329E" w:rsidTr="009F74FC">
        <w:trPr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</w:tcPr>
          <w:p w14:paraId="4C83DB75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53637872" w14:textId="68CAF0C6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CD8 T cell</w:t>
            </w:r>
          </w:p>
        </w:tc>
        <w:tc>
          <w:tcPr>
            <w:tcW w:w="923" w:type="pct"/>
            <w:vAlign w:val="center"/>
          </w:tcPr>
          <w:p w14:paraId="2A1090B2" w14:textId="5287228A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4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889</w:t>
            </w:r>
          </w:p>
        </w:tc>
        <w:tc>
          <w:tcPr>
            <w:tcW w:w="892" w:type="pct"/>
            <w:vAlign w:val="center"/>
          </w:tcPr>
          <w:p w14:paraId="588BC9FD" w14:textId="52AFA197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3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63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75</w:t>
            </w:r>
          </w:p>
        </w:tc>
        <w:tc>
          <w:tcPr>
            <w:tcW w:w="628" w:type="pct"/>
            <w:vAlign w:val="center"/>
          </w:tcPr>
          <w:p w14:paraId="05D0DA23" w14:textId="41FEA4AF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981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271D9746" w14:textId="3DB2E41B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1</w:t>
            </w:r>
            <w:r w:rsidR="00BA1E21">
              <w:rPr>
                <w:rFonts w:ascii="Calibri" w:eastAsia="等线" w:hAnsi="Calibri" w:cs="Calibri" w:hint="eastAsia"/>
                <w:color w:val="000000"/>
              </w:rPr>
              <w:t>8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</w:tcPr>
          <w:p w14:paraId="53E9D547" w14:textId="7C781DD6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6D75AE29" w14:textId="2FDF0B53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F252223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5A50A10E" w14:textId="43124670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epithelial cell</w:t>
            </w:r>
          </w:p>
        </w:tc>
        <w:tc>
          <w:tcPr>
            <w:tcW w:w="923" w:type="pct"/>
            <w:vAlign w:val="center"/>
          </w:tcPr>
          <w:p w14:paraId="623F880A" w14:textId="2544E544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9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60</w:t>
            </w:r>
          </w:p>
        </w:tc>
        <w:tc>
          <w:tcPr>
            <w:tcW w:w="892" w:type="pct"/>
            <w:vAlign w:val="center"/>
          </w:tcPr>
          <w:p w14:paraId="3A52E31E" w14:textId="6F877DBB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60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354</w:t>
            </w:r>
          </w:p>
        </w:tc>
        <w:tc>
          <w:tcPr>
            <w:tcW w:w="628" w:type="pct"/>
            <w:vAlign w:val="center"/>
          </w:tcPr>
          <w:p w14:paraId="18DFB690" w14:textId="2C808FFC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551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41E69398" w14:textId="1ABDE5B8" w:rsidR="00D44DD1" w:rsidRPr="00220440" w:rsidRDefault="003C5852" w:rsidP="002E6D93">
            <w:pPr>
              <w:jc w:val="right"/>
              <w:rPr>
                <w:rFonts w:ascii="Calibri" w:eastAsia="等线" w:hAnsi="Calibri" w:cs="Calibri" w:hint="eastAsia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 xml:space="preserve">NWK 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19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</w:tcPr>
          <w:p w14:paraId="1AC234FD" w14:textId="0335CC2D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391FD818" w14:textId="45C1726C" w:rsidTr="009F74FC">
        <w:trPr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</w:tcPr>
          <w:p w14:paraId="1942D1A1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56A74704" w14:textId="3122A5E3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fibroblast reticular cell 1</w:t>
            </w:r>
          </w:p>
        </w:tc>
        <w:tc>
          <w:tcPr>
            <w:tcW w:w="923" w:type="pct"/>
            <w:vAlign w:val="center"/>
          </w:tcPr>
          <w:p w14:paraId="6A5C427C" w14:textId="5F1C2B6E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131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352</w:t>
            </w:r>
          </w:p>
        </w:tc>
        <w:tc>
          <w:tcPr>
            <w:tcW w:w="892" w:type="pct"/>
            <w:vAlign w:val="center"/>
          </w:tcPr>
          <w:p w14:paraId="706F8DAC" w14:textId="14BD9BAB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11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99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225</w:t>
            </w:r>
          </w:p>
        </w:tc>
        <w:tc>
          <w:tcPr>
            <w:tcW w:w="628" w:type="pct"/>
            <w:vAlign w:val="center"/>
          </w:tcPr>
          <w:p w14:paraId="029AFEA4" w14:textId="71CFD76B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1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355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594FC0CE" w14:textId="024AB3CE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0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</w:tcPr>
          <w:p w14:paraId="294F788B" w14:textId="08CA70A3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286D081E" w14:textId="640D31C5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F8203D1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15B1DEDF" w14:textId="71F7EE68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fibroblast reticular cell 2</w:t>
            </w:r>
          </w:p>
        </w:tc>
        <w:tc>
          <w:tcPr>
            <w:tcW w:w="923" w:type="pct"/>
            <w:vAlign w:val="center"/>
          </w:tcPr>
          <w:p w14:paraId="63BFD5CB" w14:textId="56BB10F9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9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335</w:t>
            </w:r>
          </w:p>
        </w:tc>
        <w:tc>
          <w:tcPr>
            <w:tcW w:w="892" w:type="pct"/>
            <w:vAlign w:val="center"/>
          </w:tcPr>
          <w:p w14:paraId="5179C335" w14:textId="11E916AC" w:rsidR="00D44DD1" w:rsidRPr="00640581" w:rsidRDefault="00D44DD1" w:rsidP="002E6D93">
            <w:pPr>
              <w:jc w:val="right"/>
              <w:rPr>
                <w:rFonts w:ascii="Calibri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8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54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442</w:t>
            </w:r>
          </w:p>
        </w:tc>
        <w:tc>
          <w:tcPr>
            <w:tcW w:w="628" w:type="pct"/>
            <w:vAlign w:val="center"/>
          </w:tcPr>
          <w:p w14:paraId="4742A8C3" w14:textId="4D88128A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6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351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30E28BFA" w14:textId="728BAD8A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1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</w:tcPr>
          <w:p w14:paraId="693B5025" w14:textId="02772C13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5E8DB916" w14:textId="3DEFCA5A" w:rsidTr="009F74FC">
        <w:trPr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</w:tcPr>
          <w:p w14:paraId="2DEF689E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4716BBC5" w14:textId="22D70534" w:rsidR="00D44DD1" w:rsidRPr="003543E6" w:rsidRDefault="00D44DD1" w:rsidP="002E6D93">
            <w:pPr>
              <w:wordWrap w:val="0"/>
              <w:jc w:val="right"/>
              <w:rPr>
                <w:rFonts w:ascii="Calibri" w:eastAsia="微软雅黑" w:hAnsi="Calibri" w:cs="Calibri"/>
                <w:color w:val="000000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GC B cell</w:t>
            </w:r>
          </w:p>
        </w:tc>
        <w:tc>
          <w:tcPr>
            <w:tcW w:w="923" w:type="pct"/>
            <w:vAlign w:val="center"/>
          </w:tcPr>
          <w:p w14:paraId="4E2E4A82" w14:textId="6186FD84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5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165</w:t>
            </w:r>
          </w:p>
        </w:tc>
        <w:tc>
          <w:tcPr>
            <w:tcW w:w="892" w:type="pct"/>
            <w:vAlign w:val="center"/>
          </w:tcPr>
          <w:p w14:paraId="60ED442D" w14:textId="3C7634A5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6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73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213</w:t>
            </w:r>
          </w:p>
        </w:tc>
        <w:tc>
          <w:tcPr>
            <w:tcW w:w="628" w:type="pct"/>
            <w:vAlign w:val="center"/>
          </w:tcPr>
          <w:p w14:paraId="095D6238" w14:textId="783C1CE9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5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228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7F5E0B08" w14:textId="153B72B6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2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</w:tcPr>
          <w:p w14:paraId="3332B29E" w14:textId="5ADA2F86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20B60A0A" w14:textId="76B41E41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E1E6FCB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141FA5DE" w14:textId="5BCACCC4" w:rsidR="00D44DD1" w:rsidRPr="003543E6" w:rsidRDefault="00D44DD1" w:rsidP="002E6D93">
            <w:pPr>
              <w:wordWrap w:val="0"/>
              <w:jc w:val="right"/>
              <w:rPr>
                <w:rFonts w:ascii="Calibri" w:eastAsia="微软雅黑" w:hAnsi="Calibri" w:cs="Calibri"/>
                <w:color w:val="000000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interferon-stimulated cell</w:t>
            </w:r>
          </w:p>
        </w:tc>
        <w:tc>
          <w:tcPr>
            <w:tcW w:w="923" w:type="pct"/>
            <w:vAlign w:val="center"/>
          </w:tcPr>
          <w:p w14:paraId="1D2AE96D" w14:textId="12B8A1B9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3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415</w:t>
            </w:r>
          </w:p>
        </w:tc>
        <w:tc>
          <w:tcPr>
            <w:tcW w:w="892" w:type="pct"/>
            <w:vAlign w:val="center"/>
          </w:tcPr>
          <w:p w14:paraId="1249C1C8" w14:textId="13AB12C8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27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2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754</w:t>
            </w:r>
          </w:p>
        </w:tc>
        <w:tc>
          <w:tcPr>
            <w:tcW w:w="628" w:type="pct"/>
            <w:vAlign w:val="center"/>
          </w:tcPr>
          <w:p w14:paraId="329BDE90" w14:textId="352DFC40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025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11E15109" w14:textId="0663F9A6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3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</w:tcPr>
          <w:p w14:paraId="76F99F64" w14:textId="63B0D4D1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044C4C67" w14:textId="3FB81A97" w:rsidTr="009F74FC">
        <w:trPr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</w:tcPr>
          <w:p w14:paraId="487B8069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772263A1" w14:textId="04B25535" w:rsidR="00D44DD1" w:rsidRPr="003543E6" w:rsidRDefault="00D44DD1" w:rsidP="002E6D93">
            <w:pPr>
              <w:wordWrap w:val="0"/>
              <w:jc w:val="right"/>
              <w:rPr>
                <w:rFonts w:ascii="Calibri" w:eastAsia="微软雅黑" w:hAnsi="Calibri" w:cs="Calibri"/>
                <w:color w:val="000000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macrophage</w:t>
            </w:r>
          </w:p>
        </w:tc>
        <w:tc>
          <w:tcPr>
            <w:tcW w:w="923" w:type="pct"/>
            <w:vAlign w:val="center"/>
          </w:tcPr>
          <w:p w14:paraId="7D551644" w14:textId="5020F7D8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9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253</w:t>
            </w:r>
          </w:p>
        </w:tc>
        <w:tc>
          <w:tcPr>
            <w:tcW w:w="892" w:type="pct"/>
            <w:vAlign w:val="center"/>
          </w:tcPr>
          <w:p w14:paraId="44442C82" w14:textId="7BA13D6A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8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384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21</w:t>
            </w:r>
          </w:p>
        </w:tc>
        <w:tc>
          <w:tcPr>
            <w:tcW w:w="628" w:type="pct"/>
            <w:vAlign w:val="center"/>
          </w:tcPr>
          <w:p w14:paraId="066C502C" w14:textId="4032E26A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7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347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0CD9B18D" w14:textId="28E7D072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4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</w:tcPr>
          <w:p w14:paraId="14E0EA99" w14:textId="63CB6474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568FFF4B" w14:textId="09DA2567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63EFE2B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42B381E3" w14:textId="5407B1DB" w:rsidR="00D44DD1" w:rsidRPr="003543E6" w:rsidRDefault="00D44DD1" w:rsidP="002E6D93">
            <w:pPr>
              <w:wordWrap w:val="0"/>
              <w:jc w:val="right"/>
              <w:rPr>
                <w:rFonts w:ascii="Calibri" w:eastAsia="微软雅黑" w:hAnsi="Calibri" w:cs="Calibri"/>
                <w:color w:val="000000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NK cell</w:t>
            </w:r>
          </w:p>
        </w:tc>
        <w:tc>
          <w:tcPr>
            <w:tcW w:w="923" w:type="pct"/>
            <w:vAlign w:val="center"/>
          </w:tcPr>
          <w:p w14:paraId="7B8AADBD" w14:textId="1BD0F7CE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25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16</w:t>
            </w:r>
          </w:p>
        </w:tc>
        <w:tc>
          <w:tcPr>
            <w:tcW w:w="892" w:type="pct"/>
            <w:vAlign w:val="center"/>
          </w:tcPr>
          <w:p w14:paraId="1238286B" w14:textId="5DDC8AF7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22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753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154</w:t>
            </w:r>
          </w:p>
        </w:tc>
        <w:tc>
          <w:tcPr>
            <w:tcW w:w="628" w:type="pct"/>
            <w:vAlign w:val="center"/>
          </w:tcPr>
          <w:p w14:paraId="0F7354FC" w14:textId="7B24DB10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1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617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4539BCED" w14:textId="581CBCA1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5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</w:tcPr>
          <w:p w14:paraId="10D99BB1" w14:textId="44567E58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33591CE0" w14:textId="1EB79C2A" w:rsidTr="009F74FC">
        <w:trPr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</w:tcPr>
          <w:p w14:paraId="1DD4AB34" w14:textId="77777777" w:rsidR="00D44DD1" w:rsidRPr="003543E6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</w:tcBorders>
            <w:noWrap/>
            <w:vAlign w:val="center"/>
          </w:tcPr>
          <w:p w14:paraId="4451826F" w14:textId="697DE55A" w:rsidR="00D44DD1" w:rsidRPr="003543E6" w:rsidRDefault="00D44DD1" w:rsidP="002E6D93">
            <w:pPr>
              <w:wordWrap w:val="0"/>
              <w:jc w:val="right"/>
              <w:rPr>
                <w:rFonts w:ascii="Calibri" w:eastAsia="微软雅黑" w:hAnsi="Calibri" w:cs="Calibri"/>
                <w:color w:val="000000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pericyte</w:t>
            </w:r>
          </w:p>
        </w:tc>
        <w:tc>
          <w:tcPr>
            <w:tcW w:w="923" w:type="pct"/>
            <w:vAlign w:val="center"/>
          </w:tcPr>
          <w:p w14:paraId="0605BCFC" w14:textId="3ABF679D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6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624</w:t>
            </w:r>
          </w:p>
        </w:tc>
        <w:tc>
          <w:tcPr>
            <w:tcW w:w="892" w:type="pct"/>
            <w:vAlign w:val="center"/>
          </w:tcPr>
          <w:p w14:paraId="252FCF2A" w14:textId="5EC1C292" w:rsidR="00D44DD1" w:rsidRPr="00640581" w:rsidRDefault="00D44DD1" w:rsidP="002E6D93">
            <w:pPr>
              <w:jc w:val="right"/>
              <w:rPr>
                <w:rFonts w:ascii="Calibri" w:eastAsia="微软雅黑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5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158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434</w:t>
            </w:r>
          </w:p>
        </w:tc>
        <w:tc>
          <w:tcPr>
            <w:tcW w:w="628" w:type="pct"/>
            <w:vAlign w:val="center"/>
          </w:tcPr>
          <w:p w14:paraId="362B39E7" w14:textId="4FF4FDDB" w:rsidR="00D44DD1" w:rsidRPr="002E6D93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3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924</w:t>
            </w:r>
          </w:p>
        </w:tc>
        <w:tc>
          <w:tcPr>
            <w:tcW w:w="519" w:type="pct"/>
            <w:tcBorders>
              <w:right w:val="single" w:sz="8" w:space="0" w:color="auto"/>
            </w:tcBorders>
            <w:vAlign w:val="center"/>
          </w:tcPr>
          <w:p w14:paraId="2A2F3EB5" w14:textId="21586FA7" w:rsidR="00D44DD1" w:rsidRPr="00220440" w:rsidRDefault="003C5852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6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</w:tcPr>
          <w:p w14:paraId="04EEAE09" w14:textId="17260F8C" w:rsidR="00D44DD1" w:rsidRPr="00220440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D44DD1" w:rsidRPr="005A419E" w14:paraId="648F5798" w14:textId="7E4B3A31" w:rsidTr="00B8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700" w:type="pct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E0F9F2F" w14:textId="77777777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  <w:tc>
          <w:tcPr>
            <w:tcW w:w="988" w:type="pct"/>
            <w:tcBorders>
              <w:left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79DD2C21" w14:textId="390709CC" w:rsidR="00D44DD1" w:rsidRPr="003543E6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3543E6">
              <w:rPr>
                <w:rFonts w:ascii="Calibri" w:eastAsia="等线" w:hAnsi="Calibri" w:cs="Calibri"/>
                <w:color w:val="000000"/>
              </w:rPr>
              <w:t>plasma cell</w:t>
            </w:r>
          </w:p>
        </w:tc>
        <w:tc>
          <w:tcPr>
            <w:tcW w:w="923" w:type="pct"/>
            <w:tcBorders>
              <w:bottom w:val="single" w:sz="8" w:space="0" w:color="auto"/>
            </w:tcBorders>
            <w:vAlign w:val="center"/>
          </w:tcPr>
          <w:p w14:paraId="34F2E7E6" w14:textId="5BF6BA57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3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018</w:t>
            </w:r>
          </w:p>
        </w:tc>
        <w:tc>
          <w:tcPr>
            <w:tcW w:w="892" w:type="pct"/>
            <w:tcBorders>
              <w:bottom w:val="single" w:sz="8" w:space="0" w:color="auto"/>
            </w:tcBorders>
            <w:vAlign w:val="center"/>
          </w:tcPr>
          <w:p w14:paraId="65B72A69" w14:textId="4F4D6734" w:rsidR="00D44DD1" w:rsidRPr="00640581" w:rsidRDefault="00D44DD1" w:rsidP="002E6D93">
            <w:pPr>
              <w:jc w:val="right"/>
              <w:rPr>
                <w:rFonts w:ascii="Calibri" w:eastAsia="等线" w:hAnsi="Calibri" w:cs="Calibri"/>
                <w:color w:val="auto"/>
              </w:rPr>
            </w:pPr>
            <w:r w:rsidRPr="00640581">
              <w:rPr>
                <w:rFonts w:ascii="Calibri" w:eastAsia="等线" w:hAnsi="Calibri" w:cs="Calibri"/>
                <w:color w:val="auto"/>
              </w:rPr>
              <w:t>30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706</w:t>
            </w:r>
            <w:r>
              <w:rPr>
                <w:rFonts w:ascii="Calibri" w:eastAsia="等线" w:hAnsi="Calibri" w:cs="Calibri" w:hint="eastAsia"/>
                <w:color w:val="auto"/>
              </w:rPr>
              <w:t>,</w:t>
            </w:r>
            <w:r w:rsidRPr="00640581">
              <w:rPr>
                <w:rFonts w:ascii="Calibri" w:eastAsia="等线" w:hAnsi="Calibri" w:cs="Calibri"/>
                <w:color w:val="auto"/>
              </w:rPr>
              <w:t>864</w:t>
            </w:r>
          </w:p>
        </w:tc>
        <w:tc>
          <w:tcPr>
            <w:tcW w:w="628" w:type="pct"/>
            <w:tcBorders>
              <w:bottom w:val="single" w:sz="8" w:space="0" w:color="auto"/>
            </w:tcBorders>
            <w:vAlign w:val="center"/>
          </w:tcPr>
          <w:p w14:paraId="3EE2DF67" w14:textId="04BB9CF2" w:rsidR="00D44DD1" w:rsidRPr="002E6D93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auto"/>
              </w:rPr>
            </w:pPr>
            <w:r w:rsidRPr="002E6D93">
              <w:rPr>
                <w:rFonts w:ascii="Calibri" w:hAnsi="Calibri" w:cs="Calibri"/>
                <w:color w:val="auto"/>
              </w:rPr>
              <w:t>2</w:t>
            </w:r>
            <w:r>
              <w:rPr>
                <w:rFonts w:ascii="Calibri" w:hAnsi="Calibri" w:cs="Calibri" w:hint="eastAsia"/>
                <w:color w:val="auto"/>
              </w:rPr>
              <w:t>,</w:t>
            </w:r>
            <w:r w:rsidRPr="002E6D93">
              <w:rPr>
                <w:rFonts w:ascii="Calibri" w:hAnsi="Calibri" w:cs="Calibri"/>
                <w:color w:val="auto"/>
              </w:rPr>
              <w:t>942</w:t>
            </w:r>
          </w:p>
        </w:tc>
        <w:tc>
          <w:tcPr>
            <w:tcW w:w="519" w:type="pct"/>
            <w:tcBorders>
              <w:bottom w:val="single" w:sz="8" w:space="0" w:color="auto"/>
              <w:right w:val="single" w:sz="8" w:space="0" w:color="auto"/>
            </w:tcBorders>
            <w:vAlign w:val="center"/>
          </w:tcPr>
          <w:p w14:paraId="1344C86E" w14:textId="5AA297AA" w:rsidR="00D44DD1" w:rsidRDefault="003C5852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  <w:r>
              <w:rPr>
                <w:rFonts w:ascii="Calibri" w:eastAsia="等线" w:hAnsi="Calibri" w:cs="Calibri" w:hint="eastAsia"/>
                <w:color w:val="000000"/>
              </w:rPr>
              <w:t>NWK 2</w:t>
            </w:r>
            <w:r w:rsidR="009D2385">
              <w:rPr>
                <w:rFonts w:ascii="Calibri" w:eastAsia="等线" w:hAnsi="Calibri" w:cs="Calibri" w:hint="eastAsia"/>
                <w:color w:val="000000"/>
              </w:rPr>
              <w:t>7</w:t>
            </w:r>
          </w:p>
        </w:tc>
        <w:tc>
          <w:tcPr>
            <w:tcW w:w="350" w:type="pct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</w:tcPr>
          <w:p w14:paraId="27045A6B" w14:textId="09E0E1D8" w:rsidR="00D44DD1" w:rsidRDefault="00D44DD1" w:rsidP="002E6D93">
            <w:pPr>
              <w:wordWrap w:val="0"/>
              <w:jc w:val="right"/>
              <w:rPr>
                <w:rFonts w:ascii="Calibri" w:eastAsia="等线" w:hAnsi="Calibri" w:cs="Calibri"/>
                <w:color w:val="000000"/>
              </w:rPr>
            </w:pPr>
          </w:p>
        </w:tc>
      </w:tr>
      <w:tr w:rsidR="009F74FC" w:rsidRPr="005A419E" w14:paraId="296A7F83" w14:textId="77777777" w:rsidTr="009F74FC">
        <w:trPr>
          <w:trHeight w:val="454"/>
          <w:jc w:val="center"/>
        </w:trPr>
        <w:tc>
          <w:tcPr>
            <w:tcW w:w="5000" w:type="pct"/>
            <w:gridSpan w:val="7"/>
            <w:tcBorders>
              <w:top w:val="single" w:sz="8" w:space="0" w:color="auto"/>
              <w:left w:val="nil"/>
              <w:bottom w:val="single" w:sz="8" w:space="0" w:color="auto"/>
            </w:tcBorders>
            <w:vAlign w:val="center"/>
          </w:tcPr>
          <w:p w14:paraId="73A8AFBB" w14:textId="42B914B0" w:rsidR="009F74FC" w:rsidRDefault="009F74FC" w:rsidP="00C40B2B">
            <w:pPr>
              <w:jc w:val="left"/>
              <w:rPr>
                <w:rFonts w:ascii="Calibri" w:eastAsia="等线" w:hAnsi="Calibri" w:cs="Calibri"/>
                <w:color w:val="000000"/>
              </w:rPr>
            </w:pPr>
            <w:r w:rsidRPr="007E4FAC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*</w:t>
            </w:r>
            <w:r w:rsidRPr="007E4FAC"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 xml:space="preserve">Colocalization </w:t>
            </w:r>
            <w:r w:rsidRPr="007E4FAC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radius</w:t>
            </w:r>
            <w:r w:rsidRPr="007E4FAC"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 xml:space="preserve">, </w:t>
            </w:r>
            <w:r w:rsidRPr="007E4FAC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genes located within this distance are identified as neighbors.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 xml:space="preserve"> </w:t>
            </w:r>
            <w:r w:rsidRPr="008C60A1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‡</w:t>
            </w:r>
            <w:r w:rsidRPr="003B3CA8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 xml:space="preserve">The number of colocalized pairs with 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>q</w:t>
            </w:r>
            <w:r w:rsidRPr="003B3CA8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-value below 1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>×</w:t>
            </w:r>
            <w:r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</w:rPr>
              <w:t>10</w:t>
            </w:r>
            <w:r w:rsidRPr="003B3CA8">
              <w:rPr>
                <w:rFonts w:ascii="Calibri" w:eastAsia="等线" w:hAnsi="Calibri" w:cs="Calibri" w:hint="eastAsia"/>
                <w:i/>
                <w:iCs/>
                <w:color w:val="000000"/>
                <w:sz w:val="21"/>
                <w:szCs w:val="21"/>
                <w:vertAlign w:val="superscript"/>
              </w:rPr>
              <w:t>-5</w:t>
            </w:r>
            <w:r w:rsidRPr="003B3CA8">
              <w:rPr>
                <w:rFonts w:ascii="Calibri" w:eastAsia="等线" w:hAnsi="Calibri" w:cs="Calibri"/>
                <w:i/>
                <w:iCs/>
                <w:color w:val="000000"/>
                <w:sz w:val="21"/>
                <w:szCs w:val="21"/>
              </w:rPr>
              <w:t>.</w:t>
            </w:r>
          </w:p>
        </w:tc>
      </w:tr>
    </w:tbl>
    <w:p w14:paraId="79AB3F8D" w14:textId="77777777" w:rsidR="00EA3C46" w:rsidRDefault="00EA3C46" w:rsidP="00B06C41">
      <w:pPr>
        <w:rPr>
          <w:rFonts w:ascii="Calibri" w:eastAsia="黑体" w:hAnsi="Calibri" w:cs="Calibri"/>
          <w:sz w:val="24"/>
          <w:szCs w:val="24"/>
        </w:rPr>
      </w:pPr>
    </w:p>
    <w:p w14:paraId="7C74E5F2" w14:textId="1D4BAA6E" w:rsidR="00EA3C46" w:rsidRPr="00232452" w:rsidRDefault="00232452" w:rsidP="00232452">
      <w:pPr>
        <w:pStyle w:val="1"/>
      </w:pPr>
      <w:r w:rsidRPr="00FD592F">
        <w:t>R</w:t>
      </w:r>
      <w:r w:rsidRPr="00FD592F">
        <w:rPr>
          <w:rFonts w:hint="eastAsia"/>
        </w:rPr>
        <w:t>ef</w:t>
      </w:r>
      <w:r w:rsidRPr="00FD592F">
        <w:t>erences</w:t>
      </w:r>
    </w:p>
    <w:p w14:paraId="2955F551" w14:textId="771EE2D6" w:rsidR="00630BE9" w:rsidRPr="00630BE9" w:rsidRDefault="00E06B5F" w:rsidP="00630BE9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630BE9">
        <w:rPr>
          <w:rFonts w:ascii="Calibri" w:eastAsia="黑体" w:hAnsi="Calibri" w:cs="Calibri"/>
          <w:sz w:val="24"/>
          <w:szCs w:val="24"/>
        </w:rPr>
        <w:fldChar w:fldCharType="begin"/>
      </w:r>
      <w:r w:rsidRPr="00630BE9">
        <w:rPr>
          <w:rFonts w:ascii="Calibri" w:eastAsia="黑体" w:hAnsi="Calibri" w:cs="Calibri"/>
          <w:sz w:val="24"/>
          <w:szCs w:val="24"/>
        </w:rPr>
        <w:instrText xml:space="preserve"> ADDIN EN.REFLIST </w:instrText>
      </w:r>
      <w:r w:rsidRPr="00630BE9">
        <w:rPr>
          <w:rFonts w:ascii="Calibri" w:eastAsia="黑体" w:hAnsi="Calibri" w:cs="Calibri"/>
          <w:sz w:val="24"/>
          <w:szCs w:val="24"/>
        </w:rPr>
        <w:fldChar w:fldCharType="separate"/>
      </w:r>
      <w:r w:rsidR="00630BE9" w:rsidRPr="00630BE9">
        <w:rPr>
          <w:rFonts w:ascii="Calibri" w:hAnsi="Calibri" w:cs="Calibri"/>
          <w:sz w:val="24"/>
          <w:szCs w:val="24"/>
        </w:rPr>
        <w:t>1</w:t>
      </w:r>
      <w:r w:rsidR="00630BE9" w:rsidRPr="00630BE9">
        <w:rPr>
          <w:rFonts w:ascii="Calibri" w:hAnsi="Calibri" w:cs="Calibri"/>
          <w:sz w:val="24"/>
          <w:szCs w:val="24"/>
        </w:rPr>
        <w:tab/>
        <w:t>Zhang, M.</w:t>
      </w:r>
      <w:r w:rsidR="00630BE9" w:rsidRPr="00630BE9">
        <w:rPr>
          <w:rFonts w:ascii="Calibri" w:hAnsi="Calibri" w:cs="Calibri"/>
          <w:i/>
          <w:sz w:val="24"/>
          <w:szCs w:val="24"/>
        </w:rPr>
        <w:t xml:space="preserve"> et al.</w:t>
      </w:r>
      <w:r w:rsidR="00630BE9" w:rsidRPr="00630BE9">
        <w:rPr>
          <w:rFonts w:ascii="Calibri" w:hAnsi="Calibri" w:cs="Calibri"/>
          <w:sz w:val="24"/>
          <w:szCs w:val="24"/>
        </w:rPr>
        <w:t xml:space="preserve"> Spatially resolved cell atlas of the mouse primary motor cortex by MERFISH. </w:t>
      </w:r>
      <w:r w:rsidR="00630BE9" w:rsidRPr="00630BE9">
        <w:rPr>
          <w:rFonts w:ascii="Calibri" w:hAnsi="Calibri" w:cs="Calibri"/>
          <w:i/>
          <w:sz w:val="24"/>
          <w:szCs w:val="24"/>
        </w:rPr>
        <w:t>Nature</w:t>
      </w:r>
      <w:r w:rsidR="00630BE9" w:rsidRPr="00630BE9">
        <w:rPr>
          <w:rFonts w:ascii="Calibri" w:hAnsi="Calibri" w:cs="Calibri"/>
          <w:sz w:val="24"/>
          <w:szCs w:val="24"/>
        </w:rPr>
        <w:t xml:space="preserve"> </w:t>
      </w:r>
      <w:r w:rsidR="00630BE9" w:rsidRPr="00630BE9">
        <w:rPr>
          <w:rFonts w:ascii="Calibri" w:hAnsi="Calibri" w:cs="Calibri"/>
          <w:b/>
          <w:sz w:val="24"/>
          <w:szCs w:val="24"/>
        </w:rPr>
        <w:t>598</w:t>
      </w:r>
      <w:r w:rsidR="00630BE9" w:rsidRPr="00630BE9">
        <w:rPr>
          <w:rFonts w:ascii="Calibri" w:hAnsi="Calibri" w:cs="Calibri"/>
          <w:sz w:val="24"/>
          <w:szCs w:val="24"/>
        </w:rPr>
        <w:t xml:space="preserve">, 137-143 (2021). </w:t>
      </w:r>
      <w:hyperlink r:id="rId6" w:history="1">
        <w:r w:rsidR="00630BE9" w:rsidRPr="00630BE9">
          <w:rPr>
            <w:rStyle w:val="a7"/>
            <w:rFonts w:ascii="Calibri" w:hAnsi="Calibri" w:cs="Calibri"/>
            <w:sz w:val="24"/>
            <w:szCs w:val="24"/>
          </w:rPr>
          <w:t>https://doi.org/10.1038/s41586-021-03705-x</w:t>
        </w:r>
      </w:hyperlink>
    </w:p>
    <w:p w14:paraId="2380CE44" w14:textId="618CA473" w:rsidR="00630BE9" w:rsidRPr="00630BE9" w:rsidRDefault="00630BE9" w:rsidP="00630BE9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630BE9">
        <w:rPr>
          <w:rFonts w:ascii="Calibri" w:hAnsi="Calibri" w:cs="Calibri"/>
          <w:sz w:val="24"/>
          <w:szCs w:val="24"/>
        </w:rPr>
        <w:t>2</w:t>
      </w:r>
      <w:r w:rsidRPr="00630BE9">
        <w:rPr>
          <w:rFonts w:ascii="Calibri" w:hAnsi="Calibri" w:cs="Calibri"/>
          <w:sz w:val="24"/>
          <w:szCs w:val="24"/>
        </w:rPr>
        <w:tab/>
        <w:t>Chen, A.</w:t>
      </w:r>
      <w:r w:rsidRPr="00630BE9">
        <w:rPr>
          <w:rFonts w:ascii="Calibri" w:hAnsi="Calibri" w:cs="Calibri"/>
          <w:i/>
          <w:sz w:val="24"/>
          <w:szCs w:val="24"/>
        </w:rPr>
        <w:t xml:space="preserve"> et al.</w:t>
      </w:r>
      <w:r w:rsidRPr="00630BE9">
        <w:rPr>
          <w:rFonts w:ascii="Calibri" w:hAnsi="Calibri" w:cs="Calibri"/>
          <w:sz w:val="24"/>
          <w:szCs w:val="24"/>
        </w:rPr>
        <w:t xml:space="preserve"> Spatiotemporal transcriptomic atlas of mouse organogenesis using DNA nanoball-patterned arrays. </w:t>
      </w:r>
      <w:r w:rsidRPr="00630BE9">
        <w:rPr>
          <w:rFonts w:ascii="Calibri" w:hAnsi="Calibri" w:cs="Calibri"/>
          <w:i/>
          <w:sz w:val="24"/>
          <w:szCs w:val="24"/>
        </w:rPr>
        <w:t>Cell</w:t>
      </w:r>
      <w:r w:rsidRPr="00630BE9">
        <w:rPr>
          <w:rFonts w:ascii="Calibri" w:hAnsi="Calibri" w:cs="Calibri"/>
          <w:sz w:val="24"/>
          <w:szCs w:val="24"/>
        </w:rPr>
        <w:t xml:space="preserve"> </w:t>
      </w:r>
      <w:r w:rsidRPr="00630BE9">
        <w:rPr>
          <w:rFonts w:ascii="Calibri" w:hAnsi="Calibri" w:cs="Calibri"/>
          <w:b/>
          <w:sz w:val="24"/>
          <w:szCs w:val="24"/>
        </w:rPr>
        <w:t>185</w:t>
      </w:r>
      <w:r w:rsidRPr="00630BE9">
        <w:rPr>
          <w:rFonts w:ascii="Calibri" w:hAnsi="Calibri" w:cs="Calibri"/>
          <w:sz w:val="24"/>
          <w:szCs w:val="24"/>
        </w:rPr>
        <w:t xml:space="preserve">, 1777-1792.e1721 (2022). </w:t>
      </w:r>
      <w:hyperlink r:id="rId7" w:history="1">
        <w:r w:rsidRPr="00630BE9">
          <w:rPr>
            <w:rStyle w:val="a7"/>
            <w:rFonts w:ascii="Calibri" w:hAnsi="Calibri" w:cs="Calibri"/>
            <w:sz w:val="24"/>
            <w:szCs w:val="24"/>
          </w:rPr>
          <w:t>https://doi.org/https://doi.org/10.1016/j.cell.2022.04.003</w:t>
        </w:r>
      </w:hyperlink>
    </w:p>
    <w:p w14:paraId="37CC8E08" w14:textId="5F6B5733" w:rsidR="00630BE9" w:rsidRPr="00630BE9" w:rsidRDefault="00630BE9" w:rsidP="00630BE9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630BE9">
        <w:rPr>
          <w:rFonts w:ascii="Calibri" w:hAnsi="Calibri" w:cs="Calibri"/>
          <w:sz w:val="24"/>
          <w:szCs w:val="24"/>
        </w:rPr>
        <w:t>3</w:t>
      </w:r>
      <w:r w:rsidRPr="00630BE9">
        <w:rPr>
          <w:rFonts w:ascii="Calibri" w:hAnsi="Calibri" w:cs="Calibri"/>
          <w:sz w:val="24"/>
          <w:szCs w:val="24"/>
        </w:rPr>
        <w:tab/>
        <w:t>Fu, X.</w:t>
      </w:r>
      <w:r w:rsidRPr="00630BE9">
        <w:rPr>
          <w:rFonts w:ascii="Calibri" w:hAnsi="Calibri" w:cs="Calibri"/>
          <w:i/>
          <w:sz w:val="24"/>
          <w:szCs w:val="24"/>
        </w:rPr>
        <w:t xml:space="preserve"> et al.</w:t>
      </w:r>
      <w:r w:rsidRPr="00630BE9">
        <w:rPr>
          <w:rFonts w:ascii="Calibri" w:hAnsi="Calibri" w:cs="Calibri"/>
          <w:sz w:val="24"/>
          <w:szCs w:val="24"/>
        </w:rPr>
        <w:t xml:space="preserve"> Polony gels enable amplifiable DNA stamping and spatial transcriptomics of chronic pain. </w:t>
      </w:r>
      <w:r w:rsidRPr="00630BE9">
        <w:rPr>
          <w:rFonts w:ascii="Calibri" w:hAnsi="Calibri" w:cs="Calibri"/>
          <w:i/>
          <w:sz w:val="24"/>
          <w:szCs w:val="24"/>
        </w:rPr>
        <w:t>Cell</w:t>
      </w:r>
      <w:r w:rsidRPr="00630BE9">
        <w:rPr>
          <w:rFonts w:ascii="Calibri" w:hAnsi="Calibri" w:cs="Calibri"/>
          <w:sz w:val="24"/>
          <w:szCs w:val="24"/>
        </w:rPr>
        <w:t xml:space="preserve"> </w:t>
      </w:r>
      <w:r w:rsidRPr="00630BE9">
        <w:rPr>
          <w:rFonts w:ascii="Calibri" w:hAnsi="Calibri" w:cs="Calibri"/>
          <w:b/>
          <w:sz w:val="24"/>
          <w:szCs w:val="24"/>
        </w:rPr>
        <w:t>185</w:t>
      </w:r>
      <w:r w:rsidRPr="00630BE9">
        <w:rPr>
          <w:rFonts w:ascii="Calibri" w:hAnsi="Calibri" w:cs="Calibri"/>
          <w:sz w:val="24"/>
          <w:szCs w:val="24"/>
        </w:rPr>
        <w:t xml:space="preserve">, 4621-4633.e4617 (2022). </w:t>
      </w:r>
      <w:hyperlink r:id="rId8" w:history="1">
        <w:r w:rsidRPr="00630BE9">
          <w:rPr>
            <w:rStyle w:val="a7"/>
            <w:rFonts w:ascii="Calibri" w:hAnsi="Calibri" w:cs="Calibri"/>
            <w:sz w:val="24"/>
            <w:szCs w:val="24"/>
          </w:rPr>
          <w:t>https://doi.org/https://doi.org/10.1016/j.cell.2022.10.021</w:t>
        </w:r>
      </w:hyperlink>
    </w:p>
    <w:p w14:paraId="4A0A7BBE" w14:textId="1833EEB1" w:rsidR="00630BE9" w:rsidRPr="00630BE9" w:rsidRDefault="00630BE9" w:rsidP="00630BE9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630BE9">
        <w:rPr>
          <w:rFonts w:ascii="Calibri" w:hAnsi="Calibri" w:cs="Calibri"/>
          <w:sz w:val="24"/>
          <w:szCs w:val="24"/>
        </w:rPr>
        <w:t>4</w:t>
      </w:r>
      <w:r w:rsidRPr="00630BE9">
        <w:rPr>
          <w:rFonts w:ascii="Calibri" w:hAnsi="Calibri" w:cs="Calibri"/>
          <w:sz w:val="24"/>
          <w:szCs w:val="24"/>
        </w:rPr>
        <w:tab/>
        <w:t>He, S.</w:t>
      </w:r>
      <w:r w:rsidRPr="00630BE9">
        <w:rPr>
          <w:rFonts w:ascii="Calibri" w:hAnsi="Calibri" w:cs="Calibri"/>
          <w:i/>
          <w:sz w:val="24"/>
          <w:szCs w:val="24"/>
        </w:rPr>
        <w:t xml:space="preserve"> et al.</w:t>
      </w:r>
      <w:r w:rsidRPr="00630BE9">
        <w:rPr>
          <w:rFonts w:ascii="Calibri" w:hAnsi="Calibri" w:cs="Calibri"/>
          <w:sz w:val="24"/>
          <w:szCs w:val="24"/>
        </w:rPr>
        <w:t xml:space="preserve"> High-plex Multiomic Analysis in FFPE at Subcellular Level by Spatial Molecular Imaging. </w:t>
      </w:r>
      <w:r w:rsidRPr="00630BE9">
        <w:rPr>
          <w:rFonts w:ascii="Calibri" w:hAnsi="Calibri" w:cs="Calibri"/>
          <w:i/>
          <w:sz w:val="24"/>
          <w:szCs w:val="24"/>
        </w:rPr>
        <w:t>bioRxiv</w:t>
      </w:r>
      <w:r w:rsidRPr="00630BE9">
        <w:rPr>
          <w:rFonts w:ascii="Calibri" w:hAnsi="Calibri" w:cs="Calibri"/>
          <w:sz w:val="24"/>
          <w:szCs w:val="24"/>
        </w:rPr>
        <w:t xml:space="preserve">, 2021.2011.2003.467020 (2022). </w:t>
      </w:r>
      <w:hyperlink r:id="rId9" w:history="1">
        <w:r w:rsidRPr="00630BE9">
          <w:rPr>
            <w:rStyle w:val="a7"/>
            <w:rFonts w:ascii="Calibri" w:hAnsi="Calibri" w:cs="Calibri"/>
            <w:sz w:val="24"/>
            <w:szCs w:val="24"/>
          </w:rPr>
          <w:t>https://doi.org/10.1101/2021.11.03.467020</w:t>
        </w:r>
      </w:hyperlink>
    </w:p>
    <w:p w14:paraId="4AE87F08" w14:textId="4F9164E6" w:rsidR="00630BE9" w:rsidRPr="00630BE9" w:rsidRDefault="00630BE9" w:rsidP="00630BE9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630BE9">
        <w:rPr>
          <w:rFonts w:ascii="Calibri" w:hAnsi="Calibri" w:cs="Calibri"/>
          <w:sz w:val="24"/>
          <w:szCs w:val="24"/>
        </w:rPr>
        <w:t>5</w:t>
      </w:r>
      <w:r w:rsidRPr="00630BE9">
        <w:rPr>
          <w:rFonts w:ascii="Calibri" w:hAnsi="Calibri" w:cs="Calibri"/>
          <w:sz w:val="24"/>
          <w:szCs w:val="24"/>
        </w:rPr>
        <w:tab/>
        <w:t>Khafizov, R.</w:t>
      </w:r>
      <w:r w:rsidRPr="00630BE9">
        <w:rPr>
          <w:rFonts w:ascii="Calibri" w:hAnsi="Calibri" w:cs="Calibri"/>
          <w:i/>
          <w:sz w:val="24"/>
          <w:szCs w:val="24"/>
        </w:rPr>
        <w:t xml:space="preserve"> et al.</w:t>
      </w:r>
      <w:r w:rsidRPr="00630BE9">
        <w:rPr>
          <w:rFonts w:ascii="Calibri" w:hAnsi="Calibri" w:cs="Calibri"/>
          <w:sz w:val="24"/>
          <w:szCs w:val="24"/>
        </w:rPr>
        <w:t xml:space="preserve"> Sub-cellular Imaging of the Entire Protein-Coding Human Transcriptome (18933-plex) on FFPE Tissue Using Spatial Molecular Imaging. </w:t>
      </w:r>
      <w:r w:rsidRPr="00630BE9">
        <w:rPr>
          <w:rFonts w:ascii="Calibri" w:hAnsi="Calibri" w:cs="Calibri"/>
          <w:i/>
          <w:sz w:val="24"/>
          <w:szCs w:val="24"/>
        </w:rPr>
        <w:t>bioRxiv</w:t>
      </w:r>
      <w:r w:rsidRPr="00630BE9">
        <w:rPr>
          <w:rFonts w:ascii="Calibri" w:hAnsi="Calibri" w:cs="Calibri"/>
          <w:sz w:val="24"/>
          <w:szCs w:val="24"/>
        </w:rPr>
        <w:t xml:space="preserve">, 2024.2011.2027.625536 (2024). </w:t>
      </w:r>
      <w:hyperlink r:id="rId10" w:history="1">
        <w:r w:rsidRPr="00630BE9">
          <w:rPr>
            <w:rStyle w:val="a7"/>
            <w:rFonts w:ascii="Calibri" w:hAnsi="Calibri" w:cs="Calibri"/>
            <w:sz w:val="24"/>
            <w:szCs w:val="24"/>
          </w:rPr>
          <w:t>https://doi.org/10.1101/2024.11.27.625536</w:t>
        </w:r>
      </w:hyperlink>
    </w:p>
    <w:p w14:paraId="554BC035" w14:textId="3E83372D" w:rsidR="00B06C41" w:rsidRDefault="00E06B5F" w:rsidP="00B06C41">
      <w:pPr>
        <w:rPr>
          <w:rFonts w:ascii="Calibri" w:eastAsia="黑体" w:hAnsi="Calibri" w:cs="Calibri"/>
          <w:sz w:val="24"/>
          <w:szCs w:val="24"/>
        </w:rPr>
      </w:pPr>
      <w:r w:rsidRPr="00630BE9">
        <w:rPr>
          <w:rFonts w:ascii="Calibri" w:eastAsia="黑体" w:hAnsi="Calibri" w:cs="Calibri"/>
          <w:sz w:val="24"/>
          <w:szCs w:val="24"/>
        </w:rPr>
        <w:fldChar w:fldCharType="end"/>
      </w:r>
    </w:p>
    <w:sectPr w:rsidR="00B06C41" w:rsidSect="009D792D">
      <w:pgSz w:w="23811" w:h="16838" w:orient="landscape" w:code="8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4D086F4" w14:textId="77777777" w:rsidR="00416F1B" w:rsidRDefault="00416F1B" w:rsidP="00CA434D">
      <w:r>
        <w:separator/>
      </w:r>
    </w:p>
  </w:endnote>
  <w:endnote w:type="continuationSeparator" w:id="0">
    <w:p w14:paraId="26399B13" w14:textId="77777777" w:rsidR="00416F1B" w:rsidRDefault="00416F1B" w:rsidP="00CA434D">
      <w:r>
        <w:continuationSeparator/>
      </w:r>
    </w:p>
  </w:endnote>
  <w:endnote w:type="continuationNotice" w:id="1">
    <w:p w14:paraId="6F9D199D" w14:textId="77777777" w:rsidR="00416F1B" w:rsidRDefault="00416F1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E7AF7CB" w14:textId="77777777" w:rsidR="00416F1B" w:rsidRDefault="00416F1B" w:rsidP="00CA434D">
      <w:r>
        <w:separator/>
      </w:r>
    </w:p>
  </w:footnote>
  <w:footnote w:type="continuationSeparator" w:id="0">
    <w:p w14:paraId="727F7483" w14:textId="77777777" w:rsidR="00416F1B" w:rsidRDefault="00416F1B" w:rsidP="00CA434D">
      <w:r>
        <w:continuationSeparator/>
      </w:r>
    </w:p>
  </w:footnote>
  <w:footnote w:type="continuationNotice" w:id="1">
    <w:p w14:paraId="55C7AF57" w14:textId="77777777" w:rsidR="00416F1B" w:rsidRDefault="00416F1B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pzfs0m2fts2edtenvexrhp2rpzvs5fe92&quot;&gt;My EndNote Library&lt;record-ids&gt;&lt;item&gt;20&lt;/item&gt;&lt;item&gt;25&lt;/item&gt;&lt;item&gt;34&lt;/item&gt;&lt;item&gt;53&lt;/item&gt;&lt;item&gt;54&lt;/item&gt;&lt;/record-ids&gt;&lt;/item&gt;&lt;/Libraries&gt;"/>
  </w:docVars>
  <w:rsids>
    <w:rsidRoot w:val="00C143A3"/>
    <w:rsid w:val="00000462"/>
    <w:rsid w:val="000052AF"/>
    <w:rsid w:val="00007FB8"/>
    <w:rsid w:val="0001134D"/>
    <w:rsid w:val="000148B6"/>
    <w:rsid w:val="00015FE6"/>
    <w:rsid w:val="00017194"/>
    <w:rsid w:val="000314CE"/>
    <w:rsid w:val="000316C8"/>
    <w:rsid w:val="00035731"/>
    <w:rsid w:val="00043F4D"/>
    <w:rsid w:val="00052444"/>
    <w:rsid w:val="00061E17"/>
    <w:rsid w:val="00072225"/>
    <w:rsid w:val="0007380A"/>
    <w:rsid w:val="00073C35"/>
    <w:rsid w:val="000741F9"/>
    <w:rsid w:val="000821A7"/>
    <w:rsid w:val="00082890"/>
    <w:rsid w:val="00084EB6"/>
    <w:rsid w:val="00087055"/>
    <w:rsid w:val="00087405"/>
    <w:rsid w:val="0009159A"/>
    <w:rsid w:val="00092E57"/>
    <w:rsid w:val="0009569C"/>
    <w:rsid w:val="000A0DA3"/>
    <w:rsid w:val="000A186A"/>
    <w:rsid w:val="000A2795"/>
    <w:rsid w:val="000B0724"/>
    <w:rsid w:val="000B294D"/>
    <w:rsid w:val="000B2A4F"/>
    <w:rsid w:val="000C37AC"/>
    <w:rsid w:val="000D7FE2"/>
    <w:rsid w:val="000F0FDE"/>
    <w:rsid w:val="000F2F19"/>
    <w:rsid w:val="000F48CA"/>
    <w:rsid w:val="000F52C3"/>
    <w:rsid w:val="000F6A18"/>
    <w:rsid w:val="001007B2"/>
    <w:rsid w:val="0010087E"/>
    <w:rsid w:val="00102BB2"/>
    <w:rsid w:val="00103AC2"/>
    <w:rsid w:val="00103B55"/>
    <w:rsid w:val="00103DB6"/>
    <w:rsid w:val="00103E99"/>
    <w:rsid w:val="00106FF4"/>
    <w:rsid w:val="001145A8"/>
    <w:rsid w:val="001229FD"/>
    <w:rsid w:val="001235C1"/>
    <w:rsid w:val="001241FA"/>
    <w:rsid w:val="0012515A"/>
    <w:rsid w:val="00127489"/>
    <w:rsid w:val="001501E7"/>
    <w:rsid w:val="0015227E"/>
    <w:rsid w:val="00152604"/>
    <w:rsid w:val="0015554A"/>
    <w:rsid w:val="001555A5"/>
    <w:rsid w:val="00156308"/>
    <w:rsid w:val="00157CA9"/>
    <w:rsid w:val="001647B6"/>
    <w:rsid w:val="00165044"/>
    <w:rsid w:val="001736A5"/>
    <w:rsid w:val="00195151"/>
    <w:rsid w:val="00195762"/>
    <w:rsid w:val="00195C08"/>
    <w:rsid w:val="00196534"/>
    <w:rsid w:val="001A0C41"/>
    <w:rsid w:val="001A326B"/>
    <w:rsid w:val="001B4F9A"/>
    <w:rsid w:val="001C16A4"/>
    <w:rsid w:val="001C1B80"/>
    <w:rsid w:val="001C40F0"/>
    <w:rsid w:val="001C5010"/>
    <w:rsid w:val="001E4871"/>
    <w:rsid w:val="001E508A"/>
    <w:rsid w:val="001E714F"/>
    <w:rsid w:val="001F3F83"/>
    <w:rsid w:val="001F5B00"/>
    <w:rsid w:val="001F768C"/>
    <w:rsid w:val="002007A0"/>
    <w:rsid w:val="002036F3"/>
    <w:rsid w:val="00207EBB"/>
    <w:rsid w:val="002105C6"/>
    <w:rsid w:val="00211035"/>
    <w:rsid w:val="0021274E"/>
    <w:rsid w:val="0021393C"/>
    <w:rsid w:val="00216E50"/>
    <w:rsid w:val="00220440"/>
    <w:rsid w:val="00221C7C"/>
    <w:rsid w:val="00223D19"/>
    <w:rsid w:val="002313C6"/>
    <w:rsid w:val="00232452"/>
    <w:rsid w:val="00232D0B"/>
    <w:rsid w:val="0023597A"/>
    <w:rsid w:val="002371E7"/>
    <w:rsid w:val="00237C2C"/>
    <w:rsid w:val="00244857"/>
    <w:rsid w:val="00244D54"/>
    <w:rsid w:val="00247697"/>
    <w:rsid w:val="00250321"/>
    <w:rsid w:val="00254EE1"/>
    <w:rsid w:val="002573A0"/>
    <w:rsid w:val="00261943"/>
    <w:rsid w:val="0026260F"/>
    <w:rsid w:val="00264D2A"/>
    <w:rsid w:val="00273FF4"/>
    <w:rsid w:val="00275A81"/>
    <w:rsid w:val="00282C40"/>
    <w:rsid w:val="002863C1"/>
    <w:rsid w:val="0029097A"/>
    <w:rsid w:val="002932F7"/>
    <w:rsid w:val="002951F4"/>
    <w:rsid w:val="002A51CC"/>
    <w:rsid w:val="002B111F"/>
    <w:rsid w:val="002B1CA8"/>
    <w:rsid w:val="002B2322"/>
    <w:rsid w:val="002C1C30"/>
    <w:rsid w:val="002C3C4F"/>
    <w:rsid w:val="002C3EFD"/>
    <w:rsid w:val="002C3FDC"/>
    <w:rsid w:val="002C481C"/>
    <w:rsid w:val="002C73A4"/>
    <w:rsid w:val="002D0A19"/>
    <w:rsid w:val="002D1345"/>
    <w:rsid w:val="002E19BE"/>
    <w:rsid w:val="002E6D93"/>
    <w:rsid w:val="002F097C"/>
    <w:rsid w:val="002F26D7"/>
    <w:rsid w:val="002F2CB6"/>
    <w:rsid w:val="002F4822"/>
    <w:rsid w:val="003062AA"/>
    <w:rsid w:val="0031220F"/>
    <w:rsid w:val="00312490"/>
    <w:rsid w:val="00316C5D"/>
    <w:rsid w:val="0032460F"/>
    <w:rsid w:val="00326815"/>
    <w:rsid w:val="0033155C"/>
    <w:rsid w:val="00332A24"/>
    <w:rsid w:val="0034760C"/>
    <w:rsid w:val="00347795"/>
    <w:rsid w:val="003511BE"/>
    <w:rsid w:val="003543E6"/>
    <w:rsid w:val="00370D6D"/>
    <w:rsid w:val="0037657B"/>
    <w:rsid w:val="00377889"/>
    <w:rsid w:val="00380EF3"/>
    <w:rsid w:val="0038325A"/>
    <w:rsid w:val="003916D5"/>
    <w:rsid w:val="00393B7B"/>
    <w:rsid w:val="003971CD"/>
    <w:rsid w:val="003A09B6"/>
    <w:rsid w:val="003A41B8"/>
    <w:rsid w:val="003A78D1"/>
    <w:rsid w:val="003B0954"/>
    <w:rsid w:val="003B0B11"/>
    <w:rsid w:val="003B2B14"/>
    <w:rsid w:val="003B3CA8"/>
    <w:rsid w:val="003B48B9"/>
    <w:rsid w:val="003B54C4"/>
    <w:rsid w:val="003C4432"/>
    <w:rsid w:val="003C4BAC"/>
    <w:rsid w:val="003C5852"/>
    <w:rsid w:val="003C626B"/>
    <w:rsid w:val="003D076A"/>
    <w:rsid w:val="003D0C4F"/>
    <w:rsid w:val="003D1A6D"/>
    <w:rsid w:val="003D3315"/>
    <w:rsid w:val="003D3D48"/>
    <w:rsid w:val="003E1047"/>
    <w:rsid w:val="003E69AA"/>
    <w:rsid w:val="003F3C28"/>
    <w:rsid w:val="003F487C"/>
    <w:rsid w:val="00401E85"/>
    <w:rsid w:val="004124D4"/>
    <w:rsid w:val="00416F1B"/>
    <w:rsid w:val="00417C7E"/>
    <w:rsid w:val="004256A3"/>
    <w:rsid w:val="00426433"/>
    <w:rsid w:val="00433148"/>
    <w:rsid w:val="0043406A"/>
    <w:rsid w:val="00444881"/>
    <w:rsid w:val="00444E56"/>
    <w:rsid w:val="00445BE6"/>
    <w:rsid w:val="004549A5"/>
    <w:rsid w:val="004657EC"/>
    <w:rsid w:val="00466DE7"/>
    <w:rsid w:val="004716FF"/>
    <w:rsid w:val="00473F04"/>
    <w:rsid w:val="00474D8C"/>
    <w:rsid w:val="00475BBE"/>
    <w:rsid w:val="0047734E"/>
    <w:rsid w:val="004803E1"/>
    <w:rsid w:val="00481B62"/>
    <w:rsid w:val="00481DE0"/>
    <w:rsid w:val="004855B8"/>
    <w:rsid w:val="00485AD7"/>
    <w:rsid w:val="0048766B"/>
    <w:rsid w:val="0049355A"/>
    <w:rsid w:val="0049614E"/>
    <w:rsid w:val="004A7373"/>
    <w:rsid w:val="004B7D7E"/>
    <w:rsid w:val="004C1417"/>
    <w:rsid w:val="004C1FE9"/>
    <w:rsid w:val="004C566E"/>
    <w:rsid w:val="004C7E39"/>
    <w:rsid w:val="004D3EAD"/>
    <w:rsid w:val="004D466F"/>
    <w:rsid w:val="004E09B3"/>
    <w:rsid w:val="004E29CA"/>
    <w:rsid w:val="004E7BE1"/>
    <w:rsid w:val="004F31B3"/>
    <w:rsid w:val="004F3443"/>
    <w:rsid w:val="004F6CAE"/>
    <w:rsid w:val="00505530"/>
    <w:rsid w:val="00506C42"/>
    <w:rsid w:val="00506C58"/>
    <w:rsid w:val="00507E77"/>
    <w:rsid w:val="00511268"/>
    <w:rsid w:val="00511BAC"/>
    <w:rsid w:val="005123FB"/>
    <w:rsid w:val="0051657C"/>
    <w:rsid w:val="00516616"/>
    <w:rsid w:val="00516B43"/>
    <w:rsid w:val="005178C4"/>
    <w:rsid w:val="00523F68"/>
    <w:rsid w:val="005250AA"/>
    <w:rsid w:val="00525263"/>
    <w:rsid w:val="00534D19"/>
    <w:rsid w:val="00534DF0"/>
    <w:rsid w:val="00541021"/>
    <w:rsid w:val="00541AE0"/>
    <w:rsid w:val="00550B7A"/>
    <w:rsid w:val="00552119"/>
    <w:rsid w:val="00556DBC"/>
    <w:rsid w:val="005576D9"/>
    <w:rsid w:val="00570036"/>
    <w:rsid w:val="00570A17"/>
    <w:rsid w:val="00573B37"/>
    <w:rsid w:val="005767E6"/>
    <w:rsid w:val="0057689B"/>
    <w:rsid w:val="00576FAE"/>
    <w:rsid w:val="00585A00"/>
    <w:rsid w:val="00586494"/>
    <w:rsid w:val="005874FC"/>
    <w:rsid w:val="00587515"/>
    <w:rsid w:val="00587B5C"/>
    <w:rsid w:val="00587FF3"/>
    <w:rsid w:val="0059441E"/>
    <w:rsid w:val="0059606F"/>
    <w:rsid w:val="005A10B0"/>
    <w:rsid w:val="005A16B5"/>
    <w:rsid w:val="005A3D92"/>
    <w:rsid w:val="005A419E"/>
    <w:rsid w:val="005A54BD"/>
    <w:rsid w:val="005A79EA"/>
    <w:rsid w:val="005B2A46"/>
    <w:rsid w:val="005B3449"/>
    <w:rsid w:val="005B50C8"/>
    <w:rsid w:val="005B61AD"/>
    <w:rsid w:val="005B61D6"/>
    <w:rsid w:val="005C2098"/>
    <w:rsid w:val="005C4EF2"/>
    <w:rsid w:val="005C6749"/>
    <w:rsid w:val="005C7AEB"/>
    <w:rsid w:val="005D253C"/>
    <w:rsid w:val="005E4CC4"/>
    <w:rsid w:val="005E78BB"/>
    <w:rsid w:val="005F45FF"/>
    <w:rsid w:val="00612AB8"/>
    <w:rsid w:val="006214D1"/>
    <w:rsid w:val="00622968"/>
    <w:rsid w:val="006254BD"/>
    <w:rsid w:val="00626E77"/>
    <w:rsid w:val="00630042"/>
    <w:rsid w:val="00630BE9"/>
    <w:rsid w:val="00632BCD"/>
    <w:rsid w:val="006344A8"/>
    <w:rsid w:val="00634857"/>
    <w:rsid w:val="006373F0"/>
    <w:rsid w:val="00640581"/>
    <w:rsid w:val="0064453D"/>
    <w:rsid w:val="00660A5B"/>
    <w:rsid w:val="00662896"/>
    <w:rsid w:val="00664A64"/>
    <w:rsid w:val="00671ED3"/>
    <w:rsid w:val="00675ED7"/>
    <w:rsid w:val="00680781"/>
    <w:rsid w:val="0068706F"/>
    <w:rsid w:val="00687ECD"/>
    <w:rsid w:val="006947C9"/>
    <w:rsid w:val="0069487D"/>
    <w:rsid w:val="006A2712"/>
    <w:rsid w:val="006A2FE4"/>
    <w:rsid w:val="006B0889"/>
    <w:rsid w:val="006B18FC"/>
    <w:rsid w:val="006C0614"/>
    <w:rsid w:val="006C272C"/>
    <w:rsid w:val="006C5D07"/>
    <w:rsid w:val="006C6A35"/>
    <w:rsid w:val="006D2479"/>
    <w:rsid w:val="006D5AAF"/>
    <w:rsid w:val="006D66E3"/>
    <w:rsid w:val="006E2367"/>
    <w:rsid w:val="006E4EC2"/>
    <w:rsid w:val="006E6F9D"/>
    <w:rsid w:val="006F6D8D"/>
    <w:rsid w:val="00701930"/>
    <w:rsid w:val="0070208D"/>
    <w:rsid w:val="00702393"/>
    <w:rsid w:val="00702563"/>
    <w:rsid w:val="007219D1"/>
    <w:rsid w:val="00725E9F"/>
    <w:rsid w:val="00726EDD"/>
    <w:rsid w:val="007301F8"/>
    <w:rsid w:val="0073343E"/>
    <w:rsid w:val="0074180B"/>
    <w:rsid w:val="0074751C"/>
    <w:rsid w:val="007621AF"/>
    <w:rsid w:val="00763170"/>
    <w:rsid w:val="00767850"/>
    <w:rsid w:val="00771860"/>
    <w:rsid w:val="007752FD"/>
    <w:rsid w:val="0078151C"/>
    <w:rsid w:val="0078367E"/>
    <w:rsid w:val="00787C04"/>
    <w:rsid w:val="00794CCE"/>
    <w:rsid w:val="007A06DB"/>
    <w:rsid w:val="007A088E"/>
    <w:rsid w:val="007A40F9"/>
    <w:rsid w:val="007B1731"/>
    <w:rsid w:val="007B6D38"/>
    <w:rsid w:val="007B75F2"/>
    <w:rsid w:val="007C0F7F"/>
    <w:rsid w:val="007C1642"/>
    <w:rsid w:val="007C34DC"/>
    <w:rsid w:val="007C3725"/>
    <w:rsid w:val="007C69B8"/>
    <w:rsid w:val="007C6D22"/>
    <w:rsid w:val="007D119D"/>
    <w:rsid w:val="007D12AB"/>
    <w:rsid w:val="007D1BD0"/>
    <w:rsid w:val="007D77FE"/>
    <w:rsid w:val="007E2361"/>
    <w:rsid w:val="007E4FAC"/>
    <w:rsid w:val="007F3A8A"/>
    <w:rsid w:val="008009CE"/>
    <w:rsid w:val="008019FE"/>
    <w:rsid w:val="00801AF6"/>
    <w:rsid w:val="00802083"/>
    <w:rsid w:val="008100D0"/>
    <w:rsid w:val="008107CA"/>
    <w:rsid w:val="00812C8D"/>
    <w:rsid w:val="00813271"/>
    <w:rsid w:val="00820242"/>
    <w:rsid w:val="0082064C"/>
    <w:rsid w:val="00821060"/>
    <w:rsid w:val="008226A5"/>
    <w:rsid w:val="00822F69"/>
    <w:rsid w:val="00823556"/>
    <w:rsid w:val="0082506F"/>
    <w:rsid w:val="00834774"/>
    <w:rsid w:val="00835149"/>
    <w:rsid w:val="008426CE"/>
    <w:rsid w:val="00850466"/>
    <w:rsid w:val="00853DF6"/>
    <w:rsid w:val="008542D2"/>
    <w:rsid w:val="008561EC"/>
    <w:rsid w:val="00856DDF"/>
    <w:rsid w:val="0086179D"/>
    <w:rsid w:val="00861B98"/>
    <w:rsid w:val="00862E6A"/>
    <w:rsid w:val="00863544"/>
    <w:rsid w:val="0086493C"/>
    <w:rsid w:val="00873C0A"/>
    <w:rsid w:val="008815E5"/>
    <w:rsid w:val="00890D30"/>
    <w:rsid w:val="0089136F"/>
    <w:rsid w:val="00893EF5"/>
    <w:rsid w:val="00894E9D"/>
    <w:rsid w:val="008A045F"/>
    <w:rsid w:val="008B56C6"/>
    <w:rsid w:val="008B5F06"/>
    <w:rsid w:val="008B7194"/>
    <w:rsid w:val="008C0319"/>
    <w:rsid w:val="008C4776"/>
    <w:rsid w:val="008C4A71"/>
    <w:rsid w:val="008C60A1"/>
    <w:rsid w:val="008C66C0"/>
    <w:rsid w:val="008D5271"/>
    <w:rsid w:val="008E2C78"/>
    <w:rsid w:val="008E426A"/>
    <w:rsid w:val="008E48AC"/>
    <w:rsid w:val="008E6009"/>
    <w:rsid w:val="00902253"/>
    <w:rsid w:val="00903308"/>
    <w:rsid w:val="00910DC8"/>
    <w:rsid w:val="00912939"/>
    <w:rsid w:val="00914F34"/>
    <w:rsid w:val="0091507B"/>
    <w:rsid w:val="00920F74"/>
    <w:rsid w:val="00922670"/>
    <w:rsid w:val="00931A5E"/>
    <w:rsid w:val="00932B95"/>
    <w:rsid w:val="009430B8"/>
    <w:rsid w:val="009458D3"/>
    <w:rsid w:val="009546DE"/>
    <w:rsid w:val="00961307"/>
    <w:rsid w:val="00961D81"/>
    <w:rsid w:val="00962C6B"/>
    <w:rsid w:val="00965A6F"/>
    <w:rsid w:val="0096785E"/>
    <w:rsid w:val="00974F23"/>
    <w:rsid w:val="0097519D"/>
    <w:rsid w:val="00977274"/>
    <w:rsid w:val="00977ECB"/>
    <w:rsid w:val="00981BF8"/>
    <w:rsid w:val="009853DD"/>
    <w:rsid w:val="00986D11"/>
    <w:rsid w:val="00987F17"/>
    <w:rsid w:val="00991CF5"/>
    <w:rsid w:val="009A27DD"/>
    <w:rsid w:val="009A57E8"/>
    <w:rsid w:val="009B03C0"/>
    <w:rsid w:val="009B47F0"/>
    <w:rsid w:val="009B5B18"/>
    <w:rsid w:val="009C33A7"/>
    <w:rsid w:val="009D2385"/>
    <w:rsid w:val="009D23D8"/>
    <w:rsid w:val="009D2467"/>
    <w:rsid w:val="009D30CB"/>
    <w:rsid w:val="009D3B21"/>
    <w:rsid w:val="009D792D"/>
    <w:rsid w:val="009E07A1"/>
    <w:rsid w:val="009E60D7"/>
    <w:rsid w:val="009E6B54"/>
    <w:rsid w:val="009F3601"/>
    <w:rsid w:val="009F62A2"/>
    <w:rsid w:val="009F74FC"/>
    <w:rsid w:val="00A003FC"/>
    <w:rsid w:val="00A017DD"/>
    <w:rsid w:val="00A04838"/>
    <w:rsid w:val="00A12430"/>
    <w:rsid w:val="00A1310F"/>
    <w:rsid w:val="00A13FF9"/>
    <w:rsid w:val="00A14931"/>
    <w:rsid w:val="00A14F7C"/>
    <w:rsid w:val="00A17A7C"/>
    <w:rsid w:val="00A22C85"/>
    <w:rsid w:val="00A2527A"/>
    <w:rsid w:val="00A2756A"/>
    <w:rsid w:val="00A33F63"/>
    <w:rsid w:val="00A3641A"/>
    <w:rsid w:val="00A402A3"/>
    <w:rsid w:val="00A4618F"/>
    <w:rsid w:val="00A63810"/>
    <w:rsid w:val="00A6645E"/>
    <w:rsid w:val="00A677F2"/>
    <w:rsid w:val="00A75661"/>
    <w:rsid w:val="00A813A1"/>
    <w:rsid w:val="00A91EB4"/>
    <w:rsid w:val="00AA035B"/>
    <w:rsid w:val="00AB0E21"/>
    <w:rsid w:val="00AB28E6"/>
    <w:rsid w:val="00AB3762"/>
    <w:rsid w:val="00AB3803"/>
    <w:rsid w:val="00AC1A0A"/>
    <w:rsid w:val="00AC3545"/>
    <w:rsid w:val="00AC745E"/>
    <w:rsid w:val="00AD4C11"/>
    <w:rsid w:val="00AF0688"/>
    <w:rsid w:val="00B04033"/>
    <w:rsid w:val="00B06C41"/>
    <w:rsid w:val="00B10443"/>
    <w:rsid w:val="00B11392"/>
    <w:rsid w:val="00B1212D"/>
    <w:rsid w:val="00B20B54"/>
    <w:rsid w:val="00B23227"/>
    <w:rsid w:val="00B24969"/>
    <w:rsid w:val="00B25436"/>
    <w:rsid w:val="00B27BF3"/>
    <w:rsid w:val="00B312E4"/>
    <w:rsid w:val="00B3485B"/>
    <w:rsid w:val="00B40D4C"/>
    <w:rsid w:val="00B429A0"/>
    <w:rsid w:val="00B447D1"/>
    <w:rsid w:val="00B451F9"/>
    <w:rsid w:val="00B50683"/>
    <w:rsid w:val="00B51EE9"/>
    <w:rsid w:val="00B52668"/>
    <w:rsid w:val="00B52FC9"/>
    <w:rsid w:val="00B56423"/>
    <w:rsid w:val="00B62C7D"/>
    <w:rsid w:val="00B65352"/>
    <w:rsid w:val="00B7414D"/>
    <w:rsid w:val="00B7544B"/>
    <w:rsid w:val="00B77799"/>
    <w:rsid w:val="00B82E56"/>
    <w:rsid w:val="00B92C7B"/>
    <w:rsid w:val="00B9364B"/>
    <w:rsid w:val="00B94F8E"/>
    <w:rsid w:val="00B95189"/>
    <w:rsid w:val="00B9608B"/>
    <w:rsid w:val="00B972EB"/>
    <w:rsid w:val="00BA1E21"/>
    <w:rsid w:val="00BA2DBF"/>
    <w:rsid w:val="00BA4647"/>
    <w:rsid w:val="00BA53B4"/>
    <w:rsid w:val="00BA6FA6"/>
    <w:rsid w:val="00BB37B4"/>
    <w:rsid w:val="00BB3D02"/>
    <w:rsid w:val="00BC463E"/>
    <w:rsid w:val="00BC487D"/>
    <w:rsid w:val="00BC4F28"/>
    <w:rsid w:val="00BC61AD"/>
    <w:rsid w:val="00BD2D81"/>
    <w:rsid w:val="00BD56B9"/>
    <w:rsid w:val="00BD6A11"/>
    <w:rsid w:val="00BD7072"/>
    <w:rsid w:val="00BD73CA"/>
    <w:rsid w:val="00BE14F9"/>
    <w:rsid w:val="00BE652D"/>
    <w:rsid w:val="00BF0DAB"/>
    <w:rsid w:val="00BF15EE"/>
    <w:rsid w:val="00BF201F"/>
    <w:rsid w:val="00C00133"/>
    <w:rsid w:val="00C03777"/>
    <w:rsid w:val="00C05EE8"/>
    <w:rsid w:val="00C065E0"/>
    <w:rsid w:val="00C121D3"/>
    <w:rsid w:val="00C143A3"/>
    <w:rsid w:val="00C17C01"/>
    <w:rsid w:val="00C21374"/>
    <w:rsid w:val="00C35E1B"/>
    <w:rsid w:val="00C40B2B"/>
    <w:rsid w:val="00C4423B"/>
    <w:rsid w:val="00C44EA1"/>
    <w:rsid w:val="00C46BBE"/>
    <w:rsid w:val="00C53585"/>
    <w:rsid w:val="00C549AB"/>
    <w:rsid w:val="00C56B1A"/>
    <w:rsid w:val="00C618C5"/>
    <w:rsid w:val="00C62375"/>
    <w:rsid w:val="00C66E6E"/>
    <w:rsid w:val="00C67D87"/>
    <w:rsid w:val="00C71182"/>
    <w:rsid w:val="00C74834"/>
    <w:rsid w:val="00C7524C"/>
    <w:rsid w:val="00C77993"/>
    <w:rsid w:val="00C77B07"/>
    <w:rsid w:val="00C80A07"/>
    <w:rsid w:val="00C8439A"/>
    <w:rsid w:val="00C844C3"/>
    <w:rsid w:val="00C84D44"/>
    <w:rsid w:val="00C952C8"/>
    <w:rsid w:val="00CA22A4"/>
    <w:rsid w:val="00CA3DA4"/>
    <w:rsid w:val="00CA434D"/>
    <w:rsid w:val="00CA529B"/>
    <w:rsid w:val="00CB36D6"/>
    <w:rsid w:val="00CC26C8"/>
    <w:rsid w:val="00CC5FB9"/>
    <w:rsid w:val="00CC7F95"/>
    <w:rsid w:val="00CD3326"/>
    <w:rsid w:val="00CD57E5"/>
    <w:rsid w:val="00CD7B80"/>
    <w:rsid w:val="00CE023E"/>
    <w:rsid w:val="00CE7B92"/>
    <w:rsid w:val="00CF51A4"/>
    <w:rsid w:val="00CF553A"/>
    <w:rsid w:val="00CF5ADF"/>
    <w:rsid w:val="00CF5B96"/>
    <w:rsid w:val="00CF76E0"/>
    <w:rsid w:val="00D0137A"/>
    <w:rsid w:val="00D0502E"/>
    <w:rsid w:val="00D059A2"/>
    <w:rsid w:val="00D11B6F"/>
    <w:rsid w:val="00D15592"/>
    <w:rsid w:val="00D1744A"/>
    <w:rsid w:val="00D21DFA"/>
    <w:rsid w:val="00D23716"/>
    <w:rsid w:val="00D259C8"/>
    <w:rsid w:val="00D27FA4"/>
    <w:rsid w:val="00D3203D"/>
    <w:rsid w:val="00D3316A"/>
    <w:rsid w:val="00D35533"/>
    <w:rsid w:val="00D35A78"/>
    <w:rsid w:val="00D44595"/>
    <w:rsid w:val="00D44DD1"/>
    <w:rsid w:val="00D5076B"/>
    <w:rsid w:val="00D52384"/>
    <w:rsid w:val="00D53302"/>
    <w:rsid w:val="00D676A2"/>
    <w:rsid w:val="00D67861"/>
    <w:rsid w:val="00D67951"/>
    <w:rsid w:val="00D71B3C"/>
    <w:rsid w:val="00D72D55"/>
    <w:rsid w:val="00D7774B"/>
    <w:rsid w:val="00D84855"/>
    <w:rsid w:val="00D84EB6"/>
    <w:rsid w:val="00D85235"/>
    <w:rsid w:val="00D95751"/>
    <w:rsid w:val="00D96DBD"/>
    <w:rsid w:val="00DB06AD"/>
    <w:rsid w:val="00DB79C2"/>
    <w:rsid w:val="00DC0E03"/>
    <w:rsid w:val="00DC350A"/>
    <w:rsid w:val="00DC53DF"/>
    <w:rsid w:val="00DC6A86"/>
    <w:rsid w:val="00DC7AEC"/>
    <w:rsid w:val="00DD33FB"/>
    <w:rsid w:val="00DD5F1C"/>
    <w:rsid w:val="00DF688E"/>
    <w:rsid w:val="00DF7D5A"/>
    <w:rsid w:val="00E00F82"/>
    <w:rsid w:val="00E04AD4"/>
    <w:rsid w:val="00E06813"/>
    <w:rsid w:val="00E06B5F"/>
    <w:rsid w:val="00E12B97"/>
    <w:rsid w:val="00E149E2"/>
    <w:rsid w:val="00E14E53"/>
    <w:rsid w:val="00E15973"/>
    <w:rsid w:val="00E1688C"/>
    <w:rsid w:val="00E21ADE"/>
    <w:rsid w:val="00E254A1"/>
    <w:rsid w:val="00E274AB"/>
    <w:rsid w:val="00E33A1E"/>
    <w:rsid w:val="00E33D97"/>
    <w:rsid w:val="00E37685"/>
    <w:rsid w:val="00E41617"/>
    <w:rsid w:val="00E41778"/>
    <w:rsid w:val="00E454EE"/>
    <w:rsid w:val="00E50EAC"/>
    <w:rsid w:val="00E51616"/>
    <w:rsid w:val="00E51803"/>
    <w:rsid w:val="00E51CC7"/>
    <w:rsid w:val="00E55F7F"/>
    <w:rsid w:val="00E6647B"/>
    <w:rsid w:val="00E6725C"/>
    <w:rsid w:val="00E71371"/>
    <w:rsid w:val="00E77561"/>
    <w:rsid w:val="00E80A45"/>
    <w:rsid w:val="00E81FFF"/>
    <w:rsid w:val="00E82BDA"/>
    <w:rsid w:val="00E83710"/>
    <w:rsid w:val="00E8649D"/>
    <w:rsid w:val="00EA3C46"/>
    <w:rsid w:val="00EA4933"/>
    <w:rsid w:val="00EB04AE"/>
    <w:rsid w:val="00EC0A54"/>
    <w:rsid w:val="00EC135F"/>
    <w:rsid w:val="00EC50E4"/>
    <w:rsid w:val="00EC59CB"/>
    <w:rsid w:val="00ED0139"/>
    <w:rsid w:val="00ED0E12"/>
    <w:rsid w:val="00ED13C5"/>
    <w:rsid w:val="00ED42EE"/>
    <w:rsid w:val="00ED5BE0"/>
    <w:rsid w:val="00ED75AB"/>
    <w:rsid w:val="00EE1B56"/>
    <w:rsid w:val="00EE2AF8"/>
    <w:rsid w:val="00EF0E16"/>
    <w:rsid w:val="00EF4A11"/>
    <w:rsid w:val="00EF6BF6"/>
    <w:rsid w:val="00F00015"/>
    <w:rsid w:val="00F00138"/>
    <w:rsid w:val="00F01990"/>
    <w:rsid w:val="00F01E63"/>
    <w:rsid w:val="00F03C34"/>
    <w:rsid w:val="00F0558E"/>
    <w:rsid w:val="00F1011D"/>
    <w:rsid w:val="00F15E16"/>
    <w:rsid w:val="00F17656"/>
    <w:rsid w:val="00F33345"/>
    <w:rsid w:val="00F41421"/>
    <w:rsid w:val="00F42E46"/>
    <w:rsid w:val="00F4475B"/>
    <w:rsid w:val="00F533A5"/>
    <w:rsid w:val="00F624A1"/>
    <w:rsid w:val="00F65991"/>
    <w:rsid w:val="00F66622"/>
    <w:rsid w:val="00F67BD8"/>
    <w:rsid w:val="00F71E64"/>
    <w:rsid w:val="00F74BD2"/>
    <w:rsid w:val="00F75F56"/>
    <w:rsid w:val="00F7783C"/>
    <w:rsid w:val="00F77D3B"/>
    <w:rsid w:val="00F90C2E"/>
    <w:rsid w:val="00F956A0"/>
    <w:rsid w:val="00FA183B"/>
    <w:rsid w:val="00FA3F5B"/>
    <w:rsid w:val="00FB0B92"/>
    <w:rsid w:val="00FB76D2"/>
    <w:rsid w:val="00FC674D"/>
    <w:rsid w:val="00FD5273"/>
    <w:rsid w:val="00FD52F6"/>
    <w:rsid w:val="00FE3CB9"/>
    <w:rsid w:val="00FE7020"/>
    <w:rsid w:val="00FF5777"/>
    <w:rsid w:val="00FF57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823496F"/>
  <w15:chartTrackingRefBased/>
  <w15:docId w15:val="{C986A78F-C086-4216-8250-8A1665F27F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11268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232452"/>
    <w:pPr>
      <w:keepNext/>
      <w:keepLines/>
      <w:widowControl/>
      <w:spacing w:before="240" w:after="120" w:line="288" w:lineRule="auto"/>
      <w:jc w:val="left"/>
      <w:outlineLvl w:val="0"/>
    </w:pPr>
    <w:rPr>
      <w:rFonts w:ascii="Calibri" w:eastAsiaTheme="majorEastAsia" w:hAnsi="Calibri" w:cs="Calibri"/>
      <w:b/>
      <w:kern w:val="0"/>
      <w:sz w:val="28"/>
      <w:szCs w:val="28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A434D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A434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A434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A434D"/>
    <w:rPr>
      <w:sz w:val="18"/>
      <w:szCs w:val="18"/>
    </w:rPr>
  </w:style>
  <w:style w:type="table" w:styleId="7-3">
    <w:name w:val="List Table 7 Colorful Accent 3"/>
    <w:basedOn w:val="a1"/>
    <w:uiPriority w:val="52"/>
    <w:rsid w:val="00CA434D"/>
    <w:rPr>
      <w:rFonts w:asciiTheme="minorHAnsi" w:eastAsiaTheme="minorEastAsia" w:hAnsiTheme="minorHAnsi" w:cstheme="minorBidi"/>
      <w:color w:val="7B7B7B" w:themeColor="accent3" w:themeShade="BF"/>
      <w:kern w:val="0"/>
      <w:sz w:val="24"/>
      <w:szCs w:val="24"/>
      <w14:ligatures w14:val="none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2">
    <w:name w:val="Plain Table 2"/>
    <w:basedOn w:val="a1"/>
    <w:uiPriority w:val="42"/>
    <w:rsid w:val="008C66C0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E06B5F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06B5F"/>
    <w:rPr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06B5F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06B5F"/>
    <w:rPr>
      <w:noProof/>
      <w:sz w:val="20"/>
    </w:rPr>
  </w:style>
  <w:style w:type="character" w:styleId="a7">
    <w:name w:val="Hyperlink"/>
    <w:basedOn w:val="a0"/>
    <w:uiPriority w:val="99"/>
    <w:unhideWhenUsed/>
    <w:rsid w:val="00E06B5F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E06B5F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qFormat/>
    <w:rsid w:val="00232452"/>
    <w:rPr>
      <w:rFonts w:ascii="Calibri" w:eastAsiaTheme="majorEastAsia" w:hAnsi="Calibri" w:cs="Calibri"/>
      <w:b/>
      <w:kern w:val="0"/>
      <w:sz w:val="28"/>
      <w:szCs w:val="28"/>
      <w14:ligatures w14:val="none"/>
    </w:rPr>
  </w:style>
  <w:style w:type="table" w:styleId="20">
    <w:name w:val="List Table 2"/>
    <w:basedOn w:val="a1"/>
    <w:uiPriority w:val="47"/>
    <w:rsid w:val="000316C8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">
    <w:name w:val="List Table 6 Colorful"/>
    <w:basedOn w:val="a1"/>
    <w:uiPriority w:val="51"/>
    <w:rsid w:val="00DC53DF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116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25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37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3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39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68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69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7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06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67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36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14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7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1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59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https://doi.org/10.1016/j.cell.2022.10.021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https://doi.org/10.1016/j.cell.2022.04.003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38/s41586-021-03705-x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hyperlink" Target="https://doi.org/10.1101/2024.11.27.625536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doi.org/10.1101/2021.11.03.467020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2</Pages>
  <Words>556</Words>
  <Characters>6778</Characters>
  <Application>Microsoft Office Word</Application>
  <DocSecurity>0</DocSecurity>
  <Lines>968</Lines>
  <Paragraphs>5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Xu</dc:creator>
  <cp:keywords/>
  <dc:description/>
  <cp:lastModifiedBy>Xu Chen</cp:lastModifiedBy>
  <cp:revision>31</cp:revision>
  <dcterms:created xsi:type="dcterms:W3CDTF">2025-08-26T08:25:00Z</dcterms:created>
  <dcterms:modified xsi:type="dcterms:W3CDTF">2025-08-26T1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ce2d600-0ffb-4db7-b839-5736ff316fba</vt:lpwstr>
  </property>
</Properties>
</file>